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9820" w:type="dxa"/>
        <w:tblLook w:val="04A0" w:firstRow="1" w:lastRow="0" w:firstColumn="1" w:lastColumn="0" w:noHBand="0" w:noVBand="1"/>
      </w:tblPr>
      <w:tblGrid>
        <w:gridCol w:w="4765"/>
        <w:gridCol w:w="5047"/>
        <w:gridCol w:w="8"/>
      </w:tblGrid>
      <w:tr w:rsidR="006E4FFB" w:rsidRPr="005420BC" w14:paraId="07BF1A14" w14:textId="77777777" w:rsidTr="00240B61">
        <w:trPr>
          <w:gridAfter w:val="1"/>
          <w:wAfter w:w="8" w:type="dxa"/>
        </w:trPr>
        <w:tc>
          <w:tcPr>
            <w:tcW w:w="9812" w:type="dxa"/>
            <w:gridSpan w:val="2"/>
            <w:shd w:val="clear" w:color="auto" w:fill="auto"/>
          </w:tcPr>
          <w:p w14:paraId="57EBAFAB"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Clinopyroxene-Liquid barometry</w:t>
            </w:r>
          </w:p>
        </w:tc>
      </w:tr>
      <w:tr w:rsidR="006E4FFB" w:rsidRPr="005420BC" w14:paraId="36F57FE4" w14:textId="77777777" w:rsidTr="00240B61">
        <w:trPr>
          <w:gridAfter w:val="1"/>
          <w:wAfter w:w="8" w:type="dxa"/>
        </w:trPr>
        <w:tc>
          <w:tcPr>
            <w:tcW w:w="4765" w:type="dxa"/>
            <w:shd w:val="clear" w:color="auto" w:fill="D9D9D9" w:themeFill="background1" w:themeFillShade="D9"/>
          </w:tcPr>
          <w:p w14:paraId="49581468" w14:textId="77777777" w:rsidR="006E4FFB" w:rsidRPr="005420BC" w:rsidRDefault="006E4FFB" w:rsidP="00240B61">
            <w:pPr>
              <w:jc w:val="center"/>
              <w:rPr>
                <w:rFonts w:cstheme="minorHAnsi"/>
                <w:b/>
                <w:bCs/>
                <w:color w:val="000000" w:themeColor="text1"/>
                <w:sz w:val="21"/>
                <w:szCs w:val="21"/>
              </w:rPr>
            </w:pPr>
            <w:bookmarkStart w:id="0" w:name="_Hlk90639681"/>
            <w:r w:rsidRPr="005420BC">
              <w:rPr>
                <w:rFonts w:cstheme="minorHAnsi"/>
                <w:b/>
                <w:bCs/>
                <w:color w:val="000000" w:themeColor="text1"/>
                <w:sz w:val="21"/>
                <w:szCs w:val="21"/>
              </w:rPr>
              <w:t>P = Putirka (2008) eq31</w:t>
            </w:r>
            <w:r>
              <w:rPr>
                <w:rFonts w:cstheme="minorHAnsi"/>
                <w:b/>
                <w:bCs/>
                <w:color w:val="000000" w:themeColor="text1"/>
                <w:sz w:val="21"/>
                <w:szCs w:val="21"/>
              </w:rPr>
              <w:t xml:space="preserve">, </w:t>
            </w:r>
            <w:r w:rsidRPr="005420BC">
              <w:rPr>
                <w:rFonts w:cstheme="minorHAnsi"/>
                <w:b/>
                <w:bCs/>
                <w:color w:val="000000" w:themeColor="text1"/>
                <w:sz w:val="21"/>
                <w:szCs w:val="21"/>
              </w:rPr>
              <w:t>T = Putirka (2008) eq33</w:t>
            </w:r>
          </w:p>
        </w:tc>
        <w:tc>
          <w:tcPr>
            <w:tcW w:w="5047" w:type="dxa"/>
            <w:shd w:val="clear" w:color="auto" w:fill="D9D9D9" w:themeFill="background1" w:themeFillShade="D9"/>
          </w:tcPr>
          <w:p w14:paraId="5313BAE3"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P = Neave &amp; Putirka (2017)</w:t>
            </w:r>
            <w:r>
              <w:rPr>
                <w:rFonts w:cstheme="minorHAnsi"/>
                <w:b/>
                <w:bCs/>
                <w:color w:val="000000" w:themeColor="text1"/>
                <w:sz w:val="21"/>
                <w:szCs w:val="21"/>
              </w:rPr>
              <w:t xml:space="preserve">, </w:t>
            </w:r>
            <w:r w:rsidRPr="005420BC">
              <w:rPr>
                <w:rFonts w:cstheme="minorHAnsi"/>
                <w:b/>
                <w:bCs/>
                <w:color w:val="000000" w:themeColor="text1"/>
                <w:sz w:val="21"/>
                <w:szCs w:val="21"/>
              </w:rPr>
              <w:t>T = Putirka (2008) eq33</w:t>
            </w:r>
          </w:p>
        </w:tc>
      </w:tr>
      <w:tr w:rsidR="006E4FFB" w:rsidRPr="005420BC" w14:paraId="1FB6D9ED" w14:textId="77777777" w:rsidTr="00240B61">
        <w:trPr>
          <w:gridAfter w:val="1"/>
          <w:wAfter w:w="8" w:type="dxa"/>
        </w:trPr>
        <w:tc>
          <w:tcPr>
            <w:tcW w:w="4765" w:type="dxa"/>
          </w:tcPr>
          <w:p w14:paraId="0338171D" w14:textId="77777777" w:rsidR="006E4FFB" w:rsidRPr="005420BC" w:rsidRDefault="006E4FFB" w:rsidP="00240B61">
            <w:pPr>
              <w:pStyle w:val="ListParagraph"/>
              <w:numPr>
                <w:ilvl w:val="0"/>
                <w:numId w:val="1"/>
              </w:numPr>
              <w:rPr>
                <w:rFonts w:cstheme="minorHAnsi"/>
                <w:b/>
                <w:bCs/>
                <w:color w:val="000000" w:themeColor="text1"/>
                <w:sz w:val="21"/>
                <w:szCs w:val="21"/>
              </w:rPr>
            </w:pPr>
            <w:r w:rsidRPr="005420BC">
              <w:rPr>
                <w:rFonts w:cstheme="minorHAnsi"/>
                <w:color w:val="000000" w:themeColor="text1"/>
                <w:sz w:val="21"/>
                <w:szCs w:val="21"/>
              </w:rPr>
              <w:t xml:space="preserve">Mt Baker and Glacier Peak, Cascades </w:t>
            </w:r>
            <w:r w:rsidRPr="005420BC">
              <w:rPr>
                <w:rFonts w:cstheme="minorHAnsi"/>
                <w:i/>
                <w:iCs/>
                <w:color w:val="000000" w:themeColor="text1"/>
                <w:sz w:val="21"/>
                <w:szCs w:val="21"/>
              </w:rPr>
              <w:t xml:space="preserve">-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0SXiU4ND","properties":{"formattedCitation":"(Sas et al., 2017)","plainCitation":"(Sas et al., 2017)","dontUpdate":true,"noteIndex":0},"citationItems":[{"id":1624,"uris":["http://zotero.org/users/9434285/items/5CJYP4J4"],"itemData":{"id":1624,"type":"article-journal","container-title":"American Mineralogist","DOI":"10.2138/am-2017-5756","ISSN":"0003004X, 19453027","journalAbbreviation":"msam","source":"DOI.org (Crossref)","title":"Using mineral geochemistry to decipher slab, mantle, and crustal input in the generation of high-Mg andesites and basaltic andesites from the northern Cascade Arc","URL":"https://www.degruyter.com/document/doi/10.2138/am-2017-5756/html","author":[{"family":"Sas","given":"May"},{"family":"DeBari","given":"S"},{"family":"Clynne","given":"M"},{"family":"Rusk","given":"B"}],"accessed":{"date-parts":[["2021",11,26]]},"issued":{"date-parts":[["2017"]]}}}],"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Sas et al. (2017)</w:t>
            </w:r>
            <w:r w:rsidRPr="005420BC">
              <w:rPr>
                <w:rFonts w:cstheme="minorHAnsi"/>
                <w:i/>
                <w:iCs/>
                <w:color w:val="000000" w:themeColor="text1"/>
                <w:sz w:val="21"/>
                <w:szCs w:val="21"/>
              </w:rPr>
              <w:fldChar w:fldCharType="end"/>
            </w:r>
          </w:p>
          <w:p w14:paraId="19DB5960" w14:textId="77777777" w:rsidR="006E4FFB" w:rsidRPr="005420BC" w:rsidRDefault="006E4FFB" w:rsidP="00240B61">
            <w:pPr>
              <w:pStyle w:val="ListParagraph"/>
              <w:numPr>
                <w:ilvl w:val="0"/>
                <w:numId w:val="1"/>
              </w:numPr>
              <w:rPr>
                <w:rFonts w:cstheme="minorHAnsi"/>
                <w:b/>
                <w:bCs/>
                <w:i/>
                <w:iCs/>
                <w:color w:val="000000" w:themeColor="text1"/>
                <w:sz w:val="21"/>
                <w:szCs w:val="21"/>
              </w:rPr>
            </w:pPr>
            <w:proofErr w:type="spellStart"/>
            <w:r w:rsidRPr="005420BC">
              <w:rPr>
                <w:rFonts w:cstheme="minorHAnsi"/>
                <w:color w:val="000000" w:themeColor="text1"/>
                <w:sz w:val="21"/>
                <w:szCs w:val="21"/>
              </w:rPr>
              <w:t>Whangaeuhu</w:t>
            </w:r>
            <w:proofErr w:type="spellEnd"/>
            <w:r w:rsidRPr="005420BC">
              <w:rPr>
                <w:rFonts w:cstheme="minorHAnsi"/>
                <w:color w:val="000000" w:themeColor="text1"/>
                <w:sz w:val="21"/>
                <w:szCs w:val="21"/>
              </w:rPr>
              <w:t xml:space="preserve"> Gorge, New Zealand</w:t>
            </w:r>
            <w:r w:rsidRPr="005420BC">
              <w:rPr>
                <w:rFonts w:cstheme="minorHAnsi"/>
                <w:b/>
                <w:bCs/>
                <w:color w:val="000000" w:themeColor="text1"/>
                <w:sz w:val="21"/>
                <w:szCs w:val="21"/>
              </w:rPr>
              <w:t xml:space="preserve"> - </w:t>
            </w:r>
            <w:r w:rsidRPr="005420BC">
              <w:rPr>
                <w:rFonts w:cstheme="minorHAnsi"/>
                <w:b/>
                <w:bCs/>
                <w:i/>
                <w:iCs/>
                <w:color w:val="000000" w:themeColor="text1"/>
                <w:sz w:val="21"/>
                <w:szCs w:val="21"/>
              </w:rPr>
              <w:fldChar w:fldCharType="begin"/>
            </w:r>
            <w:r>
              <w:rPr>
                <w:rFonts w:cstheme="minorHAnsi"/>
                <w:b/>
                <w:bCs/>
                <w:i/>
                <w:iCs/>
                <w:color w:val="000000" w:themeColor="text1"/>
                <w:sz w:val="21"/>
                <w:szCs w:val="21"/>
              </w:rPr>
              <w:instrText xml:space="preserve"> ADDIN ZOTERO_ITEM CSL_CITATION {"citationID":"OzhTnpG3","properties":{"formattedCitation":"(Auer et al., 2013)","plainCitation":"(Auer et al., 2013)","dontUpdate":true,"noteIndex":0},"citationItems":[{"id":1614,"uris":["http://zotero.org/users/9434285/items/T97JI3CM"],"itemData":{"id":1614,"type":"article-journal","container-title":"New Zealand Journal of Geology and Geophysics","DOI":"10.1080/00288306.2013.796998","ISSN":"0028-8306, 1175-8791","issue":"3","journalAbbreviation":"New Zealand Journal of Geology and Geophysics","language":"en","page":"121-133","source":"DOI.org (Crossref)","title":"Petrological record from young Ruapehu eruptions in the 4.5 ka Kiwikiwi Formation, Whangaehu Gorge, New Zealand","volume":"56","author":[{"family":"Auer","given":"A"},{"family":"White","given":"Jdl"},{"family":"Nakagawa","given":"M"},{"family":"Rosenberg","given":"Md"}],"issued":{"date-parts":[["2013",9]]}}}],"schema":"https://github.com/citation-style-language/schema/raw/master/csl-citation.json"} </w:instrText>
            </w:r>
            <w:r w:rsidRPr="005420BC">
              <w:rPr>
                <w:rFonts w:cstheme="minorHAnsi"/>
                <w:b/>
                <w:bCs/>
                <w:i/>
                <w:iCs/>
                <w:color w:val="000000" w:themeColor="text1"/>
                <w:sz w:val="21"/>
                <w:szCs w:val="21"/>
              </w:rPr>
              <w:fldChar w:fldCharType="separate"/>
            </w:r>
            <w:r w:rsidRPr="005420BC">
              <w:rPr>
                <w:rFonts w:ascii="Calibri" w:hAnsi="Calibri" w:cs="Calibri"/>
                <w:i/>
                <w:iCs/>
                <w:sz w:val="21"/>
                <w:szCs w:val="21"/>
              </w:rPr>
              <w:t>Auer et al. (2013)</w:t>
            </w:r>
            <w:r w:rsidRPr="005420BC">
              <w:rPr>
                <w:rFonts w:cstheme="minorHAnsi"/>
                <w:b/>
                <w:bCs/>
                <w:i/>
                <w:iCs/>
                <w:color w:val="000000" w:themeColor="text1"/>
                <w:sz w:val="21"/>
                <w:szCs w:val="21"/>
              </w:rPr>
              <w:fldChar w:fldCharType="end"/>
            </w:r>
          </w:p>
          <w:p w14:paraId="0F00874E" w14:textId="77777777" w:rsidR="006E4FFB" w:rsidRPr="005420BC" w:rsidRDefault="006E4FFB" w:rsidP="00240B61">
            <w:pPr>
              <w:pStyle w:val="ListParagraph"/>
              <w:ind w:left="360"/>
              <w:rPr>
                <w:rFonts w:cstheme="minorHAnsi"/>
                <w:color w:val="000000" w:themeColor="text1"/>
                <w:sz w:val="21"/>
                <w:szCs w:val="21"/>
              </w:rPr>
            </w:pPr>
          </w:p>
        </w:tc>
        <w:tc>
          <w:tcPr>
            <w:tcW w:w="5047" w:type="dxa"/>
          </w:tcPr>
          <w:p w14:paraId="22537422" w14:textId="77777777" w:rsidR="006E4FFB" w:rsidRPr="005420BC" w:rsidRDefault="006E4FFB" w:rsidP="00240B61">
            <w:pPr>
              <w:pStyle w:val="ListParagraph"/>
              <w:numPr>
                <w:ilvl w:val="0"/>
                <w:numId w:val="1"/>
              </w:numPr>
              <w:rPr>
                <w:rFonts w:cstheme="minorHAnsi"/>
                <w:i/>
                <w:iCs/>
                <w:color w:val="000000" w:themeColor="text1"/>
                <w:sz w:val="21"/>
                <w:szCs w:val="21"/>
              </w:rPr>
            </w:pPr>
            <w:proofErr w:type="spellStart"/>
            <w:r w:rsidRPr="005420BC">
              <w:rPr>
                <w:rFonts w:cstheme="minorHAnsi"/>
                <w:color w:val="000000" w:themeColor="text1"/>
                <w:sz w:val="21"/>
                <w:szCs w:val="21"/>
              </w:rPr>
              <w:t>Ebeko</w:t>
            </w:r>
            <w:proofErr w:type="spellEnd"/>
            <w:r w:rsidRPr="005420BC">
              <w:rPr>
                <w:rFonts w:cstheme="minorHAnsi"/>
                <w:color w:val="000000" w:themeColor="text1"/>
                <w:sz w:val="21"/>
                <w:szCs w:val="21"/>
              </w:rPr>
              <w:t xml:space="preserve"> Volcano, Kurile arc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VhxrrQiD","properties":{"formattedCitation":"(Belousov et al., 2021)","plainCitation":"(Belousov et al., 2021)","dontUpdate":true,"noteIndex":0},"citationItems":[{"id":1633,"uris":["http://zotero.org/users/9434285/items/ACZUMKJT"],"itemData":{"id":1633,"type":"article-journal","container-title":"Bulletin of Volcanology","DOI":"10.1007/s00445-020-01426-z","ISSN":"0258-8900, 1432-0819","issue":"1","journalAbbreviation":"Bull Volcanol","language":"en","page":"4","source":"DOI.org (Crossref)","title":"Mechanism of the historical and the ongoing Vulcanian eruptions of Ebeko volcano, Northern Kuriles","volume":"83","author":[{"family":"Belousov","given":"A."},{"family":"Belousova","given":"M."},{"family":"Auer","given":"A."},{"family":"Walter","given":"T. R."},{"family":"Kotenko","given":"T."}],"issued":{"date-parts":[["2021",1]]}}}],"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Belousov et al. (2021)</w:t>
            </w:r>
            <w:r w:rsidRPr="005420BC">
              <w:rPr>
                <w:rFonts w:cstheme="minorHAnsi"/>
                <w:i/>
                <w:iCs/>
                <w:color w:val="000000" w:themeColor="text1"/>
                <w:sz w:val="21"/>
                <w:szCs w:val="21"/>
              </w:rPr>
              <w:fldChar w:fldCharType="end"/>
            </w:r>
          </w:p>
          <w:p w14:paraId="769B0A0D" w14:textId="77777777" w:rsidR="006E4FFB" w:rsidRPr="005420BC" w:rsidRDefault="006E4FFB" w:rsidP="00240B61">
            <w:pPr>
              <w:pStyle w:val="ListParagraph"/>
              <w:numPr>
                <w:ilvl w:val="0"/>
                <w:numId w:val="1"/>
              </w:numPr>
              <w:rPr>
                <w:rFonts w:cstheme="minorHAnsi"/>
                <w:i/>
                <w:iCs/>
                <w:color w:val="000000" w:themeColor="text1"/>
                <w:sz w:val="21"/>
                <w:szCs w:val="21"/>
              </w:rPr>
            </w:pPr>
            <w:r w:rsidRPr="005420BC">
              <w:rPr>
                <w:rFonts w:cstheme="minorHAnsi"/>
                <w:color w:val="000000" w:themeColor="text1"/>
                <w:sz w:val="21"/>
                <w:szCs w:val="21"/>
              </w:rPr>
              <w:t xml:space="preserve">Lassen Peak, Cascades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yxBoMv6X","properties":{"formattedCitation":"(Hollyday et al., 2020)","plainCitation":"(Hollyday et al., 2020)","dontUpdate":true,"noteIndex":0},"citationItems":[{"id":1635,"uris":["http://zotero.org/users/9434285/items/HUXGR8DF"],"itemData":{"id":1635,"type":"article-journal","container-title":"Contributions to Mineralogy and Petrology","DOI":"10.1007/s00410-020-01730-z","ISSN":"0010-7999, 1432-0967","issue":"9","journalAbbreviation":"Contrib Mineral Petrol","language":"en","page":"88","source":"DOI.org (Crossref)","title":"Pre-eruptive storage, evolution, and ascent timescales of a high-Mg basaltic andesite in the southern Cascade Arc","volume":"175","author":[{"family":"Hollyday","given":"A. E."},{"family":"Leiter","given":"S. H."},{"family":"Walowski","given":"K. J."}],"issued":{"date-parts":[["2020",9]]}}}],"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Hollyday et al. (2020)</w:t>
            </w:r>
            <w:r w:rsidRPr="005420BC">
              <w:rPr>
                <w:rFonts w:cstheme="minorHAnsi"/>
                <w:i/>
                <w:iCs/>
                <w:color w:val="000000" w:themeColor="text1"/>
                <w:sz w:val="21"/>
                <w:szCs w:val="21"/>
              </w:rPr>
              <w:fldChar w:fldCharType="end"/>
            </w:r>
          </w:p>
          <w:p w14:paraId="34DD7C6D" w14:textId="77777777" w:rsidR="006E4FFB" w:rsidRPr="005420BC" w:rsidRDefault="006E4FFB" w:rsidP="00240B61">
            <w:pPr>
              <w:pStyle w:val="ListParagraph"/>
              <w:numPr>
                <w:ilvl w:val="0"/>
                <w:numId w:val="1"/>
              </w:numPr>
              <w:rPr>
                <w:rFonts w:cstheme="minorHAnsi"/>
                <w:color w:val="000000" w:themeColor="text1"/>
                <w:sz w:val="21"/>
                <w:szCs w:val="21"/>
              </w:rPr>
            </w:pPr>
            <w:r w:rsidRPr="005420BC">
              <w:rPr>
                <w:rFonts w:cstheme="minorHAnsi"/>
                <w:color w:val="000000" w:themeColor="text1"/>
                <w:sz w:val="21"/>
                <w:szCs w:val="21"/>
              </w:rPr>
              <w:t xml:space="preserve">Lassen Peak, Cascades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fmA0mzPg","properties":{"formattedCitation":"(Scruggs and Putirka, 2018)","plainCitation":"(Scruggs and Putirka, 2018)","dontUpdate":true,"noteIndex":0},"citationItems":[{"id":1539,"uris":["http://zotero.org/users/9434285/items/JBT97JJU"],"itemData":{"id":1539,"type":"article-journal","container-title":"American Mineralogist","DOI":"10.2138/am-2018-6058","ISSN":"0003-004X, 1945-3027","issue":"10","language":"en","page":"1575-1590","source":"DOI.org (Crossref)","title":"Eruption triggering by partial crystallization of mafic enclaves at Chaos Crags, Lassen Volcanic Center, California","volume":"103","author":[{"family":"Scruggs","given":"Melissa A."},{"family":"Putirka","given":"Keith D."}],"issued":{"date-parts":[["2018",10,1]]}}}],"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Scruggs and Putirka, (2018)</w:t>
            </w:r>
            <w:r w:rsidRPr="005420BC">
              <w:rPr>
                <w:rFonts w:cstheme="minorHAnsi"/>
                <w:i/>
                <w:iCs/>
                <w:color w:val="000000" w:themeColor="text1"/>
                <w:sz w:val="21"/>
                <w:szCs w:val="21"/>
              </w:rPr>
              <w:fldChar w:fldCharType="end"/>
            </w:r>
            <w:r w:rsidRPr="005420BC">
              <w:rPr>
                <w:rFonts w:cstheme="minorHAnsi"/>
                <w:i/>
                <w:iCs/>
                <w:color w:val="000000" w:themeColor="text1"/>
                <w:sz w:val="21"/>
                <w:szCs w:val="21"/>
              </w:rPr>
              <w:t xml:space="preserve"> </w:t>
            </w:r>
          </w:p>
          <w:p w14:paraId="2FFB240F" w14:textId="77777777" w:rsidR="006E4FFB" w:rsidRPr="005420BC" w:rsidRDefault="006E4FFB" w:rsidP="00240B61">
            <w:pPr>
              <w:pStyle w:val="ListParagraph"/>
              <w:numPr>
                <w:ilvl w:val="0"/>
                <w:numId w:val="1"/>
              </w:numPr>
              <w:rPr>
                <w:rFonts w:cstheme="minorHAnsi"/>
                <w:color w:val="000000" w:themeColor="text1"/>
                <w:sz w:val="21"/>
                <w:szCs w:val="21"/>
              </w:rPr>
            </w:pPr>
            <w:r w:rsidRPr="005420BC">
              <w:rPr>
                <w:rFonts w:cstheme="minorHAnsi"/>
                <w:color w:val="000000" w:themeColor="text1"/>
                <w:sz w:val="21"/>
                <w:szCs w:val="21"/>
              </w:rPr>
              <w:t xml:space="preserve">Taupo Volcanic Zone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O1lXIQKG","properties":{"formattedCitation":"(Lormand et al., 2021)","plainCitation":"(Lormand et al., 2021)","dontUpdate":true,"noteIndex":0},"citationItems":[{"id":1636,"uris":["http://zotero.org/users/9434285/items/NZU7UEH9"],"itemData":{"id":1636,"type":"article-journal","abstract":"Abstract\n            To assess whether magma ascent rates control the style of volcanic eruption, we have studied the petrography, geochemistry and size distribution of microlites of plagioclase and pyroxene from historical eruptions from Tongariro, Ruapehu and Ngauruhoe volcanoes located in the southern Taupo Volcanic Zone, New Zealand. The studied deposits represent glassy andesitic and dacitic tephra shards from the Mangamate, Mangatawai, Tufa Trig and Ngauruhoe tephra formations, ranging in age from 11 000 years bp to ad 1996. Covering a range in eruption styles and sizes from Strombolian to Plinian, these samples provide an excellent opportunity to explore fundamental volcanic processes such as pre-eruptive magma ascent processes. Our quantitative petrographic analysis shows that larger microlites (&amp;gt;30 µm) display complex growth zoning, and only the smallest crystals (&amp;lt;30 µm) have formed during magma ascent in the conduit. Using a combination of orthopyroxene geothermometry, plagioclase hygrometry, and MELTS modelling, we show that these microlites nucleated at maximum pressures of 550 MPa (c. 16·5 km) from hot andesitic magmas (1010–1130 °C) with low H2O content (0–1·5 wt%). Size distributions of a total of &amp;gt;60 000 microlites, involving 22 tephras and 99 glass shards, yield concave-up curves, and the slopes of the pyroxene microlite size distributions, in combination with well-constrained orthopyroxene crystal growth rates from one studied tephra, indicate microlite population growth times of </w:instrText>
            </w:r>
            <w:r w:rsidRPr="005420BC">
              <w:rPr>
                <w:rFonts w:ascii="Cambria Math" w:hAnsi="Cambria Math" w:cs="Cambria Math"/>
                <w:i/>
                <w:iCs/>
                <w:color w:val="000000" w:themeColor="text1"/>
                <w:sz w:val="21"/>
                <w:szCs w:val="21"/>
              </w:rPr>
              <w:instrText>∼</w:instrText>
            </w:r>
            <w:r w:rsidRPr="005420BC">
              <w:rPr>
                <w:rFonts w:cstheme="minorHAnsi"/>
                <w:i/>
                <w:iCs/>
                <w:color w:val="000000" w:themeColor="text1"/>
                <w:sz w:val="21"/>
                <w:szCs w:val="21"/>
              </w:rPr>
              <w:instrText xml:space="preserve">3 </w:instrText>
            </w:r>
            <w:r w:rsidRPr="005420BC">
              <w:rPr>
                <w:rFonts w:ascii="Calibri" w:hAnsi="Calibri" w:cs="Calibri"/>
                <w:i/>
                <w:iCs/>
                <w:color w:val="000000" w:themeColor="text1"/>
                <w:sz w:val="21"/>
                <w:szCs w:val="21"/>
              </w:rPr>
              <w:instrText>±</w:instrText>
            </w:r>
            <w:r w:rsidRPr="005420BC">
              <w:rPr>
                <w:rFonts w:cstheme="minorHAnsi"/>
                <w:i/>
                <w:iCs/>
                <w:color w:val="000000" w:themeColor="text1"/>
                <w:sz w:val="21"/>
                <w:szCs w:val="21"/>
              </w:rPr>
              <w:instrText xml:space="preserve"> 1</w:instrText>
            </w:r>
            <w:r w:rsidRPr="005420BC">
              <w:rPr>
                <w:rFonts w:ascii="Calibri" w:hAnsi="Calibri" w:cs="Calibri"/>
                <w:i/>
                <w:iCs/>
                <w:color w:val="000000" w:themeColor="text1"/>
                <w:sz w:val="21"/>
                <w:szCs w:val="21"/>
              </w:rPr>
              <w:instrText> </w:instrText>
            </w:r>
            <w:r w:rsidRPr="005420BC">
              <w:rPr>
                <w:rFonts w:cstheme="minorHAnsi"/>
                <w:i/>
                <w:iCs/>
                <w:color w:val="000000" w:themeColor="text1"/>
                <w:sz w:val="21"/>
                <w:szCs w:val="21"/>
              </w:rPr>
              <w:instrText xml:space="preserve">days, irrespective of eruption style. These data imply that microlites form in response to cooling of melts ascending at velocities of &amp;lt;5 cm s–1 prior to H2O exsolution, which occurs only at &amp;lt;33 MPa. Maximum magma ascent rates in the upper conduit, calculated using the exsolution of water during final decompression, range between 3 and 12 m s–1; that is, at least an order of magnitude lower than the hypersonic vent velocities typical of Vulcanian or sub-Plinian eruptions (up to 400 m s–1). This implies that magma ascent from depths of an average of 4 km occurs in dykes, and that vent velocities at the surface are controlled by a reduction of conduit cross-section towards the surface (e.g. dyke changing to cylindrical conduit).","container-title":"Journal of Petrology","DOI":"10.1093/petrology/egaa077","ISSN":"1460-2415","issue":"10","language":"en","page":"egaa077","source":"DOI.org (Crossref)","title":"Slow Ascent of Unusually Hot Intermediate Magmas Triggering Strombolian to Sub-Plinian Eruptions","volume":"61","author":[{"family":"Lormand","given":"C"},{"family":"Zellmer","given":"G F"},{"family":"Kilgour","given":"G N"},{"family":"Németh","given":"K"},{"family":"Palmer","given":"A S"},{"family":"Sakamoto","given":"N"},{"family":"Yurimoto","given":"H"},{"family":"Kuritani","given":"T"},{"family":"Iizuka","given":"Y"},{"family":"Moebis","given":"A"}],"issued":{"date-parts":[["2021",2,23]]}}}],"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Lormand</w:t>
            </w:r>
            <w:proofErr w:type="spellEnd"/>
            <w:r w:rsidRPr="005420BC">
              <w:rPr>
                <w:rFonts w:cstheme="minorHAnsi"/>
                <w:i/>
                <w:iCs/>
                <w:color w:val="000000" w:themeColor="text1"/>
                <w:sz w:val="21"/>
                <w:szCs w:val="21"/>
              </w:rPr>
              <w:t xml:space="preserve"> et al. (2021)</w:t>
            </w:r>
            <w:r w:rsidRPr="005420BC">
              <w:rPr>
                <w:rFonts w:cstheme="minorHAnsi"/>
                <w:i/>
                <w:iCs/>
                <w:color w:val="000000" w:themeColor="text1"/>
                <w:sz w:val="21"/>
                <w:szCs w:val="21"/>
              </w:rPr>
              <w:fldChar w:fldCharType="end"/>
            </w:r>
          </w:p>
          <w:p w14:paraId="50A331B5" w14:textId="77777777" w:rsidR="006E4FFB" w:rsidRPr="005420BC" w:rsidRDefault="006E4FFB" w:rsidP="00240B61">
            <w:pPr>
              <w:pStyle w:val="ListParagraph"/>
              <w:numPr>
                <w:ilvl w:val="0"/>
                <w:numId w:val="1"/>
              </w:numPr>
              <w:rPr>
                <w:rFonts w:cstheme="minorHAnsi"/>
                <w:color w:val="000000" w:themeColor="text1"/>
                <w:sz w:val="21"/>
                <w:szCs w:val="21"/>
              </w:rPr>
            </w:pPr>
            <w:proofErr w:type="spellStart"/>
            <w:r w:rsidRPr="005420BC">
              <w:rPr>
                <w:rFonts w:cstheme="minorHAnsi"/>
                <w:color w:val="000000" w:themeColor="text1"/>
                <w:sz w:val="21"/>
                <w:szCs w:val="21"/>
              </w:rPr>
              <w:t>Calbuco</w:t>
            </w:r>
            <w:proofErr w:type="spellEnd"/>
            <w:r w:rsidRPr="005420BC">
              <w:rPr>
                <w:rFonts w:cstheme="minorHAnsi"/>
                <w:color w:val="000000" w:themeColor="text1"/>
                <w:sz w:val="21"/>
                <w:szCs w:val="21"/>
              </w:rPr>
              <w:t xml:space="preserve"> Volcano </w:t>
            </w:r>
            <w:r w:rsidRPr="005420BC">
              <w:rPr>
                <w:rFonts w:cstheme="minorHAnsi"/>
                <w:i/>
                <w:iCs/>
                <w:color w:val="000000" w:themeColor="text1"/>
                <w:sz w:val="21"/>
                <w:szCs w:val="21"/>
              </w:rPr>
              <w:t xml:space="preserve">-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2bNHKK0h","properties":{"formattedCitation":"(Namur et al., 2020)","plainCitation":"(Namur et al., 2020)","dontUpdate":true,"noteIndex":0},"citationItems":[{"id":1651,"uris":["http://zotero.org/users/9434285/items/RNLIIA2H"],"itemData":{"id":1651,"type":"article-journal","abstract":"Abstract\n            Understanding the origin of intermediate magmas that commonly erupt from subduction zone volcanoes is important to better constraining the mechanisms of continental crust formation. We performed a detailed mineralogical and petrological study of the eruptive products from the April 2015 eruption of Calbuco volcano, Chile, a three-phase sub-Plinian eruption that produced pyroclastic deposits of andesitic composition. The eruptive products comprise a glass phase and a high but variable proportion of minerals dominated by plagioclase, clinopyroxene, and orthopyroxene, with minor olivine, amphibole, and magnetite. Plagioclase is very strongly zoned with highly anorthitic cores surrounded by more albitic rims, and no intermediate compositions between them. Based on thermodynamic calculations and published experimental data, we estimate that the anorthitic cores crystallized from a basaltic andesite melt containing 3·5–4·5 wt% H2O. The bulk-rock major and trace element variability at Calbuco is best explained by the accumulation of a variable amount of minerals (in relative proportion 72 % plagioclase, 28 % pyroxene) in a dacitic melt. These minerals most probably formed in the crystal mush zone of the magma chamber, at 200–300 MPa (8–11 km depth) according to pyroxene and amphibole compositions. A few weeks to months before the eruption, the crystal mush was disaggregated, perhaps owing to magmatic underplating, and a crystal-bearing dacitic melt migrated into a subsurface storage region where the albitic plagioclase rims crystallized. The eruption was probably internally triggered by over-pressurization in the shallow magma chamber.","container-title":"Journal of Petrology","DOI":"10.1093/petrology/egaa084","ISSN":"0022-3530, 1460-2415","issue":"8","language":"en","page":"egaa084","source":"DOI.org (Crossref)","title":"Petrology of the April 2015 Eruption of Calbuco Volcano, Southern Chile","volume":"61","author":[{"family":"Namur","given":"Olivier"},{"family":"Montalbano","given":"Salvatrice"},{"family":"Bolle","given":"Olivier"},{"family":"Vander Auwera","given":"Jacqueline"}],"issued":{"date-parts":[["2020",12,18]]}}}],"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Namur et al. (2020)</w:t>
            </w:r>
            <w:r w:rsidRPr="005420BC">
              <w:rPr>
                <w:rFonts w:cstheme="minorHAnsi"/>
                <w:i/>
                <w:iCs/>
                <w:color w:val="000000" w:themeColor="text1"/>
                <w:sz w:val="21"/>
                <w:szCs w:val="21"/>
              </w:rPr>
              <w:fldChar w:fldCharType="end"/>
            </w:r>
          </w:p>
        </w:tc>
      </w:tr>
      <w:tr w:rsidR="006E4FFB" w:rsidRPr="005420BC" w14:paraId="6216B0E2" w14:textId="77777777" w:rsidTr="00240B61">
        <w:trPr>
          <w:gridAfter w:val="1"/>
          <w:wAfter w:w="8" w:type="dxa"/>
        </w:trPr>
        <w:tc>
          <w:tcPr>
            <w:tcW w:w="4765" w:type="dxa"/>
            <w:shd w:val="clear" w:color="auto" w:fill="D9D9D9" w:themeFill="background1" w:themeFillShade="D9"/>
          </w:tcPr>
          <w:p w14:paraId="44D32586" w14:textId="77777777" w:rsidR="006E4FFB" w:rsidRPr="005420BC" w:rsidRDefault="006E4FFB" w:rsidP="00240B61">
            <w:pPr>
              <w:pStyle w:val="ListParagraph"/>
              <w:ind w:left="360"/>
              <w:jc w:val="center"/>
              <w:rPr>
                <w:rFonts w:cstheme="minorHAnsi"/>
                <w:b/>
                <w:bCs/>
                <w:color w:val="000000" w:themeColor="text1"/>
                <w:sz w:val="21"/>
                <w:szCs w:val="21"/>
              </w:rPr>
            </w:pPr>
            <w:r w:rsidRPr="005420BC">
              <w:rPr>
                <w:rFonts w:cstheme="minorHAnsi"/>
                <w:b/>
                <w:bCs/>
                <w:color w:val="000000" w:themeColor="text1"/>
                <w:sz w:val="21"/>
                <w:szCs w:val="21"/>
              </w:rPr>
              <w:t>P = Putirka (2008) eq30</w:t>
            </w:r>
            <w:r>
              <w:rPr>
                <w:rFonts w:cstheme="minorHAnsi"/>
                <w:b/>
                <w:bCs/>
                <w:color w:val="000000" w:themeColor="text1"/>
                <w:sz w:val="21"/>
                <w:szCs w:val="21"/>
              </w:rPr>
              <w:t xml:space="preserve">, </w:t>
            </w:r>
            <w:r w:rsidRPr="005420BC">
              <w:rPr>
                <w:rFonts w:cstheme="minorHAnsi"/>
                <w:b/>
                <w:bCs/>
                <w:color w:val="000000" w:themeColor="text1"/>
                <w:sz w:val="21"/>
                <w:szCs w:val="21"/>
              </w:rPr>
              <w:t>T = Putirka (2008) eq33</w:t>
            </w:r>
          </w:p>
        </w:tc>
        <w:tc>
          <w:tcPr>
            <w:tcW w:w="5047" w:type="dxa"/>
            <w:shd w:val="clear" w:color="auto" w:fill="D9D9D9" w:themeFill="background1" w:themeFillShade="D9"/>
          </w:tcPr>
          <w:p w14:paraId="73536A02"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P = Putirka (2003)</w:t>
            </w:r>
            <w:r>
              <w:rPr>
                <w:rFonts w:cstheme="minorHAnsi"/>
                <w:b/>
                <w:bCs/>
                <w:color w:val="000000" w:themeColor="text1"/>
                <w:sz w:val="21"/>
                <w:szCs w:val="21"/>
              </w:rPr>
              <w:t xml:space="preserve">, </w:t>
            </w:r>
            <w:r w:rsidRPr="005420BC">
              <w:rPr>
                <w:rFonts w:cstheme="minorHAnsi"/>
                <w:b/>
                <w:bCs/>
                <w:color w:val="000000" w:themeColor="text1"/>
                <w:sz w:val="21"/>
                <w:szCs w:val="21"/>
              </w:rPr>
              <w:t xml:space="preserve">T = Putirka (2003) </w:t>
            </w:r>
          </w:p>
        </w:tc>
      </w:tr>
      <w:tr w:rsidR="006E4FFB" w:rsidRPr="005420BC" w14:paraId="442A049D" w14:textId="77777777" w:rsidTr="00240B61">
        <w:trPr>
          <w:gridAfter w:val="1"/>
          <w:wAfter w:w="8" w:type="dxa"/>
        </w:trPr>
        <w:tc>
          <w:tcPr>
            <w:tcW w:w="4765" w:type="dxa"/>
          </w:tcPr>
          <w:p w14:paraId="1B8CA625" w14:textId="77777777" w:rsidR="006E4FFB" w:rsidRPr="005420BC" w:rsidRDefault="006E4FFB" w:rsidP="00240B61">
            <w:pPr>
              <w:pStyle w:val="ListParagraph"/>
              <w:numPr>
                <w:ilvl w:val="0"/>
                <w:numId w:val="4"/>
              </w:numPr>
              <w:spacing w:after="160" w:line="259" w:lineRule="auto"/>
              <w:rPr>
                <w:rFonts w:cstheme="minorHAnsi"/>
                <w:color w:val="000000" w:themeColor="text1"/>
                <w:sz w:val="21"/>
                <w:szCs w:val="21"/>
              </w:rPr>
            </w:pPr>
            <w:r w:rsidRPr="005420BC">
              <w:rPr>
                <w:rFonts w:cstheme="minorHAnsi"/>
                <w:color w:val="000000" w:themeColor="text1"/>
                <w:sz w:val="21"/>
                <w:szCs w:val="21"/>
              </w:rPr>
              <w:t xml:space="preserve">Agung and Batur,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2sfkiJmG","properties":{"formattedCitation":"(Geiger et al., 2018)","plainCitation":"(Geiger et al., 2018)","dontUpdate":true,"noteIndex":0},"citationItems":[{"id":1612,"uris":["http://zotero.org/users/9434285/items/8ND47VFD"],"itemData":{"id":1612,"type":"article-journal","container-title":"Scientific Reports","DOI":"10.1038/s41598-018-28125-2","ISSN":"2045-2322","issue":"1","journalAbbreviation":"Sci Rep","language":"en","page":"10547","source":"DOI.org (Crossref)","title":"Multi-level magma plumbing at Agung and Batur volcanoes increases risk of hazardous eruptions","volume":"8","author":[{"family":"Geiger","given":"Harri"},{"family":"Troll","given":"Valentin R."},{"family":"Jolis","given":"Ester M."},{"family":"Deegan","given":"Frances M."},{"family":"Harris","given":"Chris"},{"family":"Hilton","given":"David R."},{"family":"Freda","given":"Carmela"}],"issued":{"date-parts":[["2018",12]]}}}],"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Geiger et al. (2018)</w:t>
            </w:r>
            <w:r w:rsidRPr="005420BC">
              <w:rPr>
                <w:rFonts w:cstheme="minorHAnsi"/>
                <w:i/>
                <w:iCs/>
                <w:color w:val="000000" w:themeColor="text1"/>
                <w:sz w:val="21"/>
                <w:szCs w:val="21"/>
              </w:rPr>
              <w:fldChar w:fldCharType="end"/>
            </w:r>
          </w:p>
          <w:p w14:paraId="7DCE9D53" w14:textId="77777777" w:rsidR="006E4FFB" w:rsidRPr="005420BC" w:rsidRDefault="006E4FFB" w:rsidP="00240B61">
            <w:pPr>
              <w:pStyle w:val="ListParagraph"/>
              <w:numPr>
                <w:ilvl w:val="0"/>
                <w:numId w:val="4"/>
              </w:numPr>
              <w:spacing w:line="259" w:lineRule="auto"/>
              <w:rPr>
                <w:rFonts w:cstheme="minorHAnsi"/>
                <w:color w:val="000000" w:themeColor="text1"/>
                <w:sz w:val="21"/>
                <w:szCs w:val="21"/>
              </w:rPr>
            </w:pPr>
            <w:proofErr w:type="spellStart"/>
            <w:r w:rsidRPr="005420BC">
              <w:rPr>
                <w:rFonts w:cstheme="minorHAnsi"/>
                <w:color w:val="000000" w:themeColor="text1"/>
                <w:sz w:val="21"/>
                <w:szCs w:val="21"/>
              </w:rPr>
              <w:t>Ambae</w:t>
            </w:r>
            <w:proofErr w:type="spellEnd"/>
            <w:r w:rsidRPr="005420BC">
              <w:rPr>
                <w:rFonts w:cstheme="minorHAnsi"/>
                <w:color w:val="000000" w:themeColor="text1"/>
                <w:sz w:val="21"/>
                <w:szCs w:val="21"/>
              </w:rPr>
              <w:t xml:space="preserve">, Vanuatu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GHZgimhy","properties":{"formattedCitation":"(Moussallam et al., 2019)","plainCitation":"(Moussallam et al., 2019)","dontUpdate":true,"noteIndex":0},"citationItems":[{"id":1639,"uris":["http://zotero.org/users/9434285/items/8GQDS5UK"],"itemData":{"id":1639,"type":"article-journal","container-title":"Contributions to Mineralogy and Petrology","DOI":"10.1007/s00410-019-1625-z","ISSN":"0010-7999, 1432-0967","issue":"11","journalAbbreviation":"Contrib Mineral Petrol","language":"en","page":"90","source":"DOI.org (Crossref)","title":"Fast ascent rate during the 2017–2018 Plinian eruption of Ambae (Aoba) volcano: a petrological investigation","title-short":"Fast ascent rate during the 2017–2018 Plinian eruption of Ambae (Aoba) volcano","volume":"174","author":[{"family":"Moussallam","given":"Yves"},{"family":"Rose-Koga","given":"Estelle F."},{"family":"Koga","given":"Kenneth T."},{"family":"Médard","given":"Etienne"},{"family":"Bani","given":"Philipson"},{"family":"Devidal","given":"Jean-Luc"},{"family":"Tari","given":"Dan"}],"issued":{"date-parts":[["2019",11]]}}}],"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Moussallam</w:t>
            </w:r>
            <w:proofErr w:type="spellEnd"/>
            <w:r w:rsidRPr="005420BC">
              <w:rPr>
                <w:rFonts w:cstheme="minorHAnsi"/>
                <w:i/>
                <w:iCs/>
                <w:color w:val="000000" w:themeColor="text1"/>
                <w:sz w:val="21"/>
                <w:szCs w:val="21"/>
              </w:rPr>
              <w:t xml:space="preserve"> et al. (2019)</w:t>
            </w:r>
            <w:r w:rsidRPr="005420BC">
              <w:rPr>
                <w:rFonts w:cstheme="minorHAnsi"/>
                <w:i/>
                <w:iCs/>
                <w:color w:val="000000" w:themeColor="text1"/>
                <w:sz w:val="21"/>
                <w:szCs w:val="21"/>
              </w:rPr>
              <w:fldChar w:fldCharType="end"/>
            </w:r>
          </w:p>
          <w:p w14:paraId="7A7668B8" w14:textId="77777777" w:rsidR="006E4FFB" w:rsidRPr="005420BC" w:rsidRDefault="006E4FFB" w:rsidP="00240B61">
            <w:pPr>
              <w:pStyle w:val="ListParagraph"/>
              <w:numPr>
                <w:ilvl w:val="0"/>
                <w:numId w:val="1"/>
              </w:numPr>
              <w:spacing w:after="160" w:line="259" w:lineRule="auto"/>
              <w:rPr>
                <w:rFonts w:cstheme="minorHAnsi"/>
                <w:color w:val="000000" w:themeColor="text1"/>
                <w:sz w:val="21"/>
                <w:szCs w:val="21"/>
              </w:rPr>
            </w:pPr>
            <w:r w:rsidRPr="005420BC">
              <w:rPr>
                <w:rFonts w:cstheme="minorHAnsi"/>
                <w:color w:val="000000" w:themeColor="text1"/>
                <w:sz w:val="21"/>
                <w:szCs w:val="21"/>
              </w:rPr>
              <w:t xml:space="preserve">Ambrym, Vanuatu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9XN4XaUq","properties":{"formattedCitation":"(Moussallam et al., 2021)","plainCitation":"(Moussallam et al., 2021)","dontUpdate":true,"noteIndex":0},"citationItems":[{"id":1646,"uris":["http://zotero.org/users/9434285/items/X6SP7DIV"],"itemData":{"id":1646,"type":"article-journal","container-title":"Bulletin of Volcanology","DOI":"10.1007/s00445-021-01455-2","ISSN":"0258-8900, 1432-0819","issue":"5","journalAbbreviation":"Bull Volcanol","language":"en","page":"36","source":"DOI.org (Crossref)","title":"How to turn off a lava lake? A petrological investigation of the 2018 intra-caldera and submarine eruptions of Ambrym volcano","title-short":"How to turn off a lava lake?","volume":"83","author":[{"family":"Moussallam","given":"Yves"},{"family":"Médard","given":"Etienne"},{"family":"Georgeais","given":"Guillaume"},{"family":"Rose-Koga","given":"Estelle F."},{"family":"Koga","given":"Kenneth T."},{"family":"Pelletier","given":"Bernard"},{"family":"Bani","given":"Philipson"},{"family":"Shreve","given":"Tara L."},{"family":"Grandin","given":"Raphael"},{"family":"Boichu","given":"Marie"},{"family":"Tari","given":"Dan"},{"family":"Peters","given":"Nial"}],"issued":{"date-parts":[["2021",5]]}}}],"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Moussallam</w:t>
            </w:r>
            <w:proofErr w:type="spellEnd"/>
            <w:r w:rsidRPr="005420BC">
              <w:rPr>
                <w:rFonts w:cstheme="minorHAnsi"/>
                <w:i/>
                <w:iCs/>
                <w:color w:val="000000" w:themeColor="text1"/>
                <w:sz w:val="21"/>
                <w:szCs w:val="21"/>
              </w:rPr>
              <w:t xml:space="preserve"> et al. (2021)</w:t>
            </w:r>
            <w:r w:rsidRPr="005420BC">
              <w:rPr>
                <w:rFonts w:cstheme="minorHAnsi"/>
                <w:i/>
                <w:iCs/>
                <w:color w:val="000000" w:themeColor="text1"/>
                <w:sz w:val="21"/>
                <w:szCs w:val="21"/>
              </w:rPr>
              <w:fldChar w:fldCharType="end"/>
            </w:r>
          </w:p>
          <w:p w14:paraId="2B9C4684" w14:textId="77777777" w:rsidR="006E4FFB" w:rsidRPr="005420BC" w:rsidRDefault="006E4FFB" w:rsidP="00240B61">
            <w:pPr>
              <w:pStyle w:val="ListParagraph"/>
              <w:numPr>
                <w:ilvl w:val="0"/>
                <w:numId w:val="4"/>
              </w:numPr>
              <w:spacing w:after="160" w:line="259" w:lineRule="auto"/>
              <w:rPr>
                <w:rFonts w:cstheme="minorHAnsi"/>
                <w:color w:val="000000" w:themeColor="text1"/>
                <w:sz w:val="21"/>
                <w:szCs w:val="21"/>
              </w:rPr>
            </w:pPr>
            <w:r w:rsidRPr="005420BC">
              <w:rPr>
                <w:rFonts w:cstheme="minorHAnsi"/>
                <w:color w:val="000000" w:themeColor="text1"/>
                <w:sz w:val="21"/>
                <w:szCs w:val="21"/>
              </w:rPr>
              <w:t xml:space="preserve">Ambrym, Vanuatu </w:t>
            </w:r>
            <w:r w:rsidRPr="005420BC">
              <w:rPr>
                <w:rFonts w:cstheme="minorHAnsi"/>
                <w:i/>
                <w:iCs/>
                <w:color w:val="000000" w:themeColor="text1"/>
                <w:sz w:val="21"/>
                <w:szCs w:val="21"/>
              </w:rPr>
              <w:t xml:space="preserve">-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HS9hoCRr","properties":{"formattedCitation":"(Sheehan and Barclay, 2016)","plainCitation":"(Sheehan and Barclay, 2016)","dontUpdate":true,"noteIndex":0},"citationItems":[{"id":1610,"uris":["http://zotero.org/users/9434285/items/7ZPRBE8W"],"itemData":{"id":1610,"type":"article-journal","container-title":"Journal of Volcanology and Geothermal Research","DOI":"10.1016/j.jvolgeores.2016.02.024","ISSN":"03770273","journalAbbreviation":"Journal of Volcanology and Geothermal Research","language":"en","page":"144-157","source":"DOI.org (Crossref)","title":"Staged storage and magma convection at Ambrym volcano, Vanuatu","volume":"322","author":[{"family":"Sheehan","given":"Fionnuala"},{"family":"Barclay","given":"Jenni"}],"issued":{"date-parts":[["2016",8]]}}}],"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Sheehan and Barclay (2016)</w:t>
            </w:r>
            <w:r w:rsidRPr="005420BC">
              <w:rPr>
                <w:rFonts w:cstheme="minorHAnsi"/>
                <w:i/>
                <w:iCs/>
                <w:color w:val="000000" w:themeColor="text1"/>
                <w:sz w:val="21"/>
                <w:szCs w:val="21"/>
              </w:rPr>
              <w:fldChar w:fldCharType="end"/>
            </w:r>
          </w:p>
          <w:p w14:paraId="254A108B" w14:textId="77777777" w:rsidR="006E4FFB" w:rsidRPr="005420BC" w:rsidRDefault="006E4FFB" w:rsidP="00240B61">
            <w:pPr>
              <w:pStyle w:val="ListParagraph"/>
              <w:numPr>
                <w:ilvl w:val="0"/>
                <w:numId w:val="4"/>
              </w:numPr>
              <w:spacing w:after="160" w:line="259" w:lineRule="auto"/>
              <w:rPr>
                <w:rFonts w:cstheme="minorHAnsi"/>
                <w:color w:val="000000" w:themeColor="text1"/>
                <w:sz w:val="21"/>
                <w:szCs w:val="21"/>
              </w:rPr>
            </w:pPr>
            <w:proofErr w:type="spellStart"/>
            <w:r w:rsidRPr="00F34683">
              <w:rPr>
                <w:rFonts w:cstheme="minorHAnsi"/>
                <w:color w:val="000000" w:themeColor="text1"/>
                <w:sz w:val="21"/>
                <w:szCs w:val="21"/>
              </w:rPr>
              <w:t>Villarrica</w:t>
            </w:r>
            <w:proofErr w:type="spellEnd"/>
            <w:r w:rsidRPr="00F34683">
              <w:rPr>
                <w:rFonts w:cstheme="minorHAnsi"/>
                <w:color w:val="000000" w:themeColor="text1"/>
                <w:sz w:val="21"/>
                <w:szCs w:val="21"/>
              </w:rPr>
              <w:t>, Chile</w:t>
            </w:r>
            <w:r>
              <w:rPr>
                <w:rFonts w:cstheme="minorHAnsi"/>
                <w:i/>
                <w:iCs/>
                <w:color w:val="000000" w:themeColor="text1"/>
                <w:sz w:val="21"/>
                <w:szCs w:val="21"/>
              </w:rPr>
              <w:t xml:space="preserve"> – </w:t>
            </w:r>
            <w:r>
              <w:rPr>
                <w:rFonts w:cstheme="minorHAnsi"/>
                <w:i/>
                <w:iCs/>
                <w:color w:val="000000" w:themeColor="text1"/>
                <w:sz w:val="21"/>
                <w:szCs w:val="21"/>
              </w:rPr>
              <w:fldChar w:fldCharType="begin"/>
            </w:r>
            <w:r>
              <w:rPr>
                <w:rFonts w:cstheme="minorHAnsi"/>
                <w:i/>
                <w:iCs/>
                <w:color w:val="000000" w:themeColor="text1"/>
                <w:sz w:val="21"/>
                <w:szCs w:val="21"/>
              </w:rPr>
              <w:instrText xml:space="preserve"> ADDIN ZOTERO_ITEM CSL_CITATION {"citationID":"qJQMYTiN","properties":{"formattedCitation":"(Romero et al., 2022)","plainCitation":"(Romero et al., 2022)","noteIndex":0},"citationItems":[{"id":2495,"uris":["http://zotero.org/users/9434285/items/JYNRE3XC"],"itemData":{"id":2495,"type":"article-journal","abstract":"Abstract\n            \n              Villarrica or Rukapillan (35.9°S; 2,847 m a.s.l.) is one of the most active volcanoes in South America and is the highest-risk volcano in Chile. It has an open conduit with a persistent lava lake. On the 3 March 2015, Strombolian activity rapidly progressed into a 1.5-km-high lava fountain, erupting at least </w:instrText>
            </w:r>
            <w:r>
              <w:rPr>
                <w:rFonts w:ascii="Cambria Math" w:hAnsi="Cambria Math" w:cs="Cambria Math"/>
                <w:i/>
                <w:iCs/>
                <w:color w:val="000000" w:themeColor="text1"/>
                <w:sz w:val="21"/>
                <w:szCs w:val="21"/>
              </w:rPr>
              <w:instrText>∼</w:instrText>
            </w:r>
            <w:r>
              <w:rPr>
                <w:rFonts w:cstheme="minorHAnsi"/>
                <w:i/>
                <w:iCs/>
                <w:color w:val="000000" w:themeColor="text1"/>
                <w:sz w:val="21"/>
                <w:szCs w:val="21"/>
              </w:rPr>
              <w:instrText xml:space="preserve"> 2.4</w:instrText>
            </w:r>
            <w:r>
              <w:rPr>
                <w:rFonts w:ascii="Calibri" w:hAnsi="Calibri" w:cs="Calibri"/>
                <w:i/>
                <w:iCs/>
                <w:color w:val="000000" w:themeColor="text1"/>
                <w:sz w:val="21"/>
                <w:szCs w:val="21"/>
              </w:rPr>
              <w:instrText> × </w:instrText>
            </w:r>
            <w:r>
              <w:rPr>
                <w:rFonts w:cstheme="minorHAnsi"/>
                <w:i/>
                <w:iCs/>
                <w:color w:val="000000" w:themeColor="text1"/>
                <w:sz w:val="21"/>
                <w:szCs w:val="21"/>
              </w:rPr>
              <w:instrText xml:space="preserve">10\n              6\n              m\n              3\n              of tephra. Soon after, the activity returned to mild Strombolian </w:instrText>
            </w:r>
            <w:r>
              <w:rPr>
                <w:rFonts w:ascii="Calibri" w:hAnsi="Calibri" w:cs="Calibri"/>
                <w:i/>
                <w:iCs/>
                <w:color w:val="000000" w:themeColor="text1"/>
                <w:sz w:val="21"/>
                <w:szCs w:val="21"/>
              </w:rPr>
              <w:instrText>“</w:instrText>
            </w:r>
            <w:r>
              <w:rPr>
                <w:rFonts w:cstheme="minorHAnsi"/>
                <w:i/>
                <w:iCs/>
                <w:color w:val="000000" w:themeColor="text1"/>
                <w:sz w:val="21"/>
                <w:szCs w:val="21"/>
              </w:rPr>
              <w:instrText>background</w:instrText>
            </w:r>
            <w:r>
              <w:rPr>
                <w:rFonts w:ascii="Calibri" w:hAnsi="Calibri" w:cs="Calibri"/>
                <w:i/>
                <w:iCs/>
                <w:color w:val="000000" w:themeColor="text1"/>
                <w:sz w:val="21"/>
                <w:szCs w:val="21"/>
              </w:rPr>
              <w:instrText>”</w:instrText>
            </w:r>
            <w:r>
              <w:rPr>
                <w:rFonts w:cstheme="minorHAnsi"/>
                <w:i/>
                <w:iCs/>
                <w:color w:val="000000" w:themeColor="text1"/>
                <w:sz w:val="21"/>
                <w:szCs w:val="21"/>
              </w:rPr>
              <w:instrText xml:space="preserve"> explosions, which lasted until early 2017. Understanding the pre-eruptive conditions of such paroxysmal events is fundamental for volcanic hazard assessment. We present major and trace element geochemistry for glass and crystalline phases of basaltic andesite paroxysm pyroclasts (52–56 wt.% SiO\n              2\n              ), and for the subsequent Strombolian “background” activity through February 2017 (54–56 wt.% SiO\n              2\n              ). The lava fountain source magma was initially stored in a deeper and hotter region (9.4–16.3 km; ca. 1140 °C) and was then resident in a shallow (≤ 0.8 km) storage zone pre-eruption. During storage, crystallising phases comprised plagioclase (An\n              66–86\n              ), olivine (Fo\n              75–78\n              ) and augite (En\n              46–47\n              ). Equilibrium crystallisation occurred during upper-crustal magmatic ascent. During storage in the shallower region, magma reached H\n              2\n              O saturation, promoting volatile exsolution and over-pressurization, which triggered the eruption. In contrast, subsequent “background” explosions involving basaltic-andesite were sourced from a depth of ≤ 5.3 km (ca. 1110 °C). Pre-eruptive conditions for the 2015 lava fountain contrast with historical twentieth-century eruptions at Villarrica, which were likely driven by magma that underwent a longer period of mixing to feed both effusive and explosive activity. The rapid transition to lava-fountaining activity in 2015 represents a challenging condition in terms of volcano monitoring and eruption forecasting. However, our petrological study of the pyroclastic materials that erupted in 2015 offers significant insights into eruptive processes involving this type of eruption. This aids in deciphering the mechanisms behind sudden eruptions at open conduit systems.","container-title":"Bulletin of Volcanology","DOI":"10.1007/s00445-022-01621-0","ISSN":"1432-0819","issue":"1","journalAbbreviation":"Bull Volcanol","language":"en","page":"2","source":"DOI.org (Crossref)","title":"Pre-eruptive Conditions of the 3 March 2015 Lava Fountain of Villarrica Volcano (Southern Andes)","volume":"85","author":[{"family":"Romero","given":"Jorge E."},{"family":"Morgado","given":"Eduardo"},{"family":"Pisello","given":"Alessandro"},{"family":"Boschetty","given":"Felix"},{"family":"Petrelli","given":"Maurizio"},{"family":"Cáceres","given":"Francisco"},{"family":"Alam","given":"Mohammad Ayaz"},{"family":"Polacci","given":"Margherita"},{"family":"Palma","given":"José L."},{"family":"Arzilli","given":"Fabio"},{"family":"Vera","given":"Franco"},{"family":"Gutiérrez","given":"Romina"},{"family":"Morgavi","given":"Daniele"}],"issued":{"date-parts":[["2022",12,6]]}}}],"schema":"https://github.com/citation-style-language/schema/raw/master/csl-citation.json"} </w:instrText>
            </w:r>
            <w:r>
              <w:rPr>
                <w:rFonts w:cstheme="minorHAnsi"/>
                <w:i/>
                <w:iCs/>
                <w:color w:val="000000" w:themeColor="text1"/>
                <w:sz w:val="21"/>
                <w:szCs w:val="21"/>
              </w:rPr>
              <w:fldChar w:fldCharType="separate"/>
            </w:r>
            <w:r w:rsidRPr="005420BC">
              <w:rPr>
                <w:rFonts w:ascii="Calibri" w:hAnsi="Calibri" w:cs="Calibri"/>
                <w:i/>
                <w:iCs/>
                <w:sz w:val="21"/>
              </w:rPr>
              <w:t>Romero et al. (2022)</w:t>
            </w:r>
            <w:r>
              <w:rPr>
                <w:rFonts w:cstheme="minorHAnsi"/>
                <w:i/>
                <w:iCs/>
                <w:color w:val="000000" w:themeColor="text1"/>
                <w:sz w:val="21"/>
                <w:szCs w:val="21"/>
              </w:rPr>
              <w:fldChar w:fldCharType="end"/>
            </w:r>
          </w:p>
        </w:tc>
        <w:tc>
          <w:tcPr>
            <w:tcW w:w="5047" w:type="dxa"/>
          </w:tcPr>
          <w:p w14:paraId="25696F20" w14:textId="77777777" w:rsidR="006E4FFB" w:rsidRPr="005420BC" w:rsidRDefault="006E4FFB" w:rsidP="00240B61">
            <w:pPr>
              <w:pStyle w:val="ListParagraph"/>
              <w:numPr>
                <w:ilvl w:val="0"/>
                <w:numId w:val="1"/>
              </w:numPr>
              <w:spacing w:after="160" w:line="259" w:lineRule="auto"/>
              <w:rPr>
                <w:rFonts w:cstheme="minorHAnsi"/>
                <w:color w:val="000000" w:themeColor="text1"/>
                <w:sz w:val="21"/>
                <w:szCs w:val="21"/>
              </w:rPr>
            </w:pPr>
            <w:r w:rsidRPr="005420BC">
              <w:rPr>
                <w:rFonts w:cstheme="minorHAnsi"/>
                <w:color w:val="000000" w:themeColor="text1"/>
                <w:sz w:val="21"/>
                <w:szCs w:val="21"/>
              </w:rPr>
              <w:fldChar w:fldCharType="begin"/>
            </w:r>
            <w:r w:rsidRPr="005420BC">
              <w:rPr>
                <w:rFonts w:cstheme="minorHAnsi"/>
                <w:color w:val="000000" w:themeColor="text1"/>
                <w:sz w:val="21"/>
                <w:szCs w:val="21"/>
              </w:rPr>
              <w:instrText xml:space="preserve"> ADDIN ZOTERO_ITEM CSL_CITATION {"citationID":"PKdVsLmH","properties":{"formattedCitation":"(Geiger et al., 2018)","plainCitation":"(Geiger et al., 2018)","dontUpdate":true,"noteIndex":0},"citationItems":[{"id":1612,"uris":["http://zotero.org/users/9434285/items/8ND47VFD"],"itemData":{"id":1612,"type":"article-journal","container-title":"Scientific Reports","DOI":"10.1038/s41598-018-28125-2","ISSN":"2045-2322","issue":"1","journalAbbreviation":"Sci Rep","language":"en","page":"10547","source":"DOI.org (Crossref)","title":"Multi-level magma plumbing at Agung and Batur volcanoes increases risk of hazardous eruptions","volume":"8","author":[{"family":"Geiger","given":"Harri"},{"family":"Troll","given":"Valentin R."},{"family":"Jolis","given":"Ester M."},{"family":"Deegan","given":"Frances M."},{"family":"Harris","given":"Chris"},{"family":"Hilton","given":"David R."},{"family":"Freda","given":"Carmela"}],"issued":{"date-parts":[["2018",12]]}}}],"schema":"https://github.com/citation-style-language/schema/raw/master/csl-citation.json"} </w:instrText>
            </w:r>
            <w:r w:rsidRPr="005420BC">
              <w:rPr>
                <w:rFonts w:cstheme="minorHAnsi"/>
                <w:color w:val="000000" w:themeColor="text1"/>
                <w:sz w:val="21"/>
                <w:szCs w:val="21"/>
              </w:rPr>
              <w:fldChar w:fldCharType="separate"/>
            </w:r>
            <w:r w:rsidRPr="005420BC">
              <w:rPr>
                <w:rFonts w:cstheme="minorHAnsi"/>
                <w:color w:val="000000" w:themeColor="text1"/>
                <w:sz w:val="21"/>
                <w:szCs w:val="21"/>
              </w:rPr>
              <w:t xml:space="preserve">Agung and Batur, Indonesia - </w:t>
            </w:r>
            <w:r w:rsidRPr="005420BC">
              <w:rPr>
                <w:rFonts w:cstheme="minorHAnsi"/>
                <w:i/>
                <w:iCs/>
                <w:color w:val="000000" w:themeColor="text1"/>
                <w:sz w:val="21"/>
                <w:szCs w:val="21"/>
              </w:rPr>
              <w:t>Geiger et al. (2018)</w:t>
            </w:r>
            <w:r w:rsidRPr="005420BC">
              <w:rPr>
                <w:rFonts w:cstheme="minorHAnsi"/>
                <w:color w:val="000000" w:themeColor="text1"/>
                <w:sz w:val="21"/>
                <w:szCs w:val="21"/>
              </w:rPr>
              <w:fldChar w:fldCharType="end"/>
            </w:r>
          </w:p>
          <w:p w14:paraId="58D8F52A" w14:textId="77777777" w:rsidR="006E4FFB" w:rsidRPr="005420BC" w:rsidRDefault="006E4FFB" w:rsidP="00240B61">
            <w:pPr>
              <w:pStyle w:val="ListParagraph"/>
              <w:numPr>
                <w:ilvl w:val="0"/>
                <w:numId w:val="1"/>
              </w:numPr>
              <w:spacing w:after="160" w:line="259" w:lineRule="auto"/>
              <w:rPr>
                <w:rFonts w:cstheme="minorHAnsi"/>
                <w:color w:val="000000" w:themeColor="text1"/>
                <w:sz w:val="21"/>
                <w:szCs w:val="21"/>
              </w:rPr>
            </w:pPr>
            <w:r w:rsidRPr="005420BC">
              <w:rPr>
                <w:rFonts w:cstheme="minorHAnsi"/>
                <w:color w:val="000000" w:themeColor="text1"/>
                <w:sz w:val="21"/>
                <w:szCs w:val="21"/>
              </w:rPr>
              <w:t xml:space="preserve">Ambrym, Vanuatu - </w:t>
            </w:r>
            <w:r w:rsidRPr="005420BC">
              <w:rPr>
                <w:rFonts w:cstheme="minorHAnsi"/>
                <w:color w:val="000000" w:themeColor="text1"/>
                <w:sz w:val="21"/>
                <w:szCs w:val="21"/>
              </w:rPr>
              <w:fldChar w:fldCharType="begin"/>
            </w:r>
            <w:r w:rsidRPr="005420BC">
              <w:rPr>
                <w:rFonts w:cstheme="minorHAnsi"/>
                <w:color w:val="000000" w:themeColor="text1"/>
                <w:sz w:val="21"/>
                <w:szCs w:val="21"/>
              </w:rPr>
              <w:instrText xml:space="preserve"> ADDIN ZOTERO_ITEM CSL_CITATION {"citationID":"QKzqHCtu","properties":{"formattedCitation":"(Sheehan and Barclay, 2016)","plainCitation":"(Sheehan and Barclay, 2016)","dontUpdate":true,"noteIndex":0},"citationItems":[{"id":1610,"uris":["http://zotero.org/users/9434285/items/7ZPRBE8W"],"itemData":{"id":1610,"type":"article-journal","container-title":"Journal of Volcanology and Geothermal Research","DOI":"10.1016/j.jvolgeores.2016.02.024","ISSN":"03770273","journalAbbreviation":"Journal of Volcanology and Geothermal Research","language":"en","page":"144-157","source":"DOI.org (Crossref)","title":"Staged storage and magma convection at Ambrym volcano, Vanuatu","volume":"322","author":[{"family":"Sheehan","given":"Fionnuala"},{"family":"Barclay","given":"Jenni"}],"issued":{"date-parts":[["2016",8]]}}}],"schema":"https://github.com/citation-style-language/schema/raw/master/csl-citation.json"} </w:instrText>
            </w:r>
            <w:r w:rsidRPr="005420BC">
              <w:rPr>
                <w:rFonts w:cstheme="minorHAnsi"/>
                <w:color w:val="000000" w:themeColor="text1"/>
                <w:sz w:val="21"/>
                <w:szCs w:val="21"/>
              </w:rPr>
              <w:fldChar w:fldCharType="separate"/>
            </w:r>
            <w:r w:rsidRPr="005420BC">
              <w:rPr>
                <w:rFonts w:cstheme="minorHAnsi"/>
                <w:color w:val="000000" w:themeColor="text1"/>
                <w:sz w:val="21"/>
                <w:szCs w:val="21"/>
              </w:rPr>
              <w:t>S</w:t>
            </w:r>
            <w:r w:rsidRPr="005420BC">
              <w:rPr>
                <w:rFonts w:cstheme="minorHAnsi"/>
                <w:i/>
                <w:iCs/>
                <w:color w:val="000000" w:themeColor="text1"/>
                <w:sz w:val="21"/>
                <w:szCs w:val="21"/>
              </w:rPr>
              <w:t>heehan and Barclay (2016</w:t>
            </w:r>
            <w:r w:rsidRPr="005420BC">
              <w:rPr>
                <w:rFonts w:cstheme="minorHAnsi"/>
                <w:color w:val="000000" w:themeColor="text1"/>
                <w:sz w:val="21"/>
                <w:szCs w:val="21"/>
              </w:rPr>
              <w:t>)</w:t>
            </w:r>
            <w:r w:rsidRPr="005420BC">
              <w:rPr>
                <w:rFonts w:cstheme="minorHAnsi"/>
                <w:color w:val="000000" w:themeColor="text1"/>
                <w:sz w:val="21"/>
                <w:szCs w:val="21"/>
              </w:rPr>
              <w:fldChar w:fldCharType="end"/>
            </w:r>
          </w:p>
          <w:p w14:paraId="16424498" w14:textId="77777777" w:rsidR="006E4FFB" w:rsidRPr="005420BC" w:rsidRDefault="006E4FFB" w:rsidP="00240B61">
            <w:pPr>
              <w:pStyle w:val="ListParagraph"/>
              <w:numPr>
                <w:ilvl w:val="0"/>
                <w:numId w:val="1"/>
              </w:numPr>
              <w:spacing w:after="160" w:line="259" w:lineRule="auto"/>
              <w:rPr>
                <w:rFonts w:cstheme="minorHAnsi"/>
                <w:color w:val="000000" w:themeColor="text1"/>
                <w:sz w:val="21"/>
                <w:szCs w:val="21"/>
              </w:rPr>
            </w:pPr>
            <w:proofErr w:type="spellStart"/>
            <w:r w:rsidRPr="005420BC">
              <w:rPr>
                <w:rFonts w:cstheme="minorHAnsi"/>
                <w:color w:val="000000" w:themeColor="text1"/>
                <w:sz w:val="21"/>
                <w:szCs w:val="21"/>
                <w:shd w:val="clear" w:color="auto" w:fill="FFFFFF"/>
              </w:rPr>
              <w:t>Soufrière</w:t>
            </w:r>
            <w:proofErr w:type="spellEnd"/>
            <w:r w:rsidRPr="005420BC">
              <w:rPr>
                <w:rFonts w:cstheme="minorHAnsi"/>
                <w:color w:val="000000" w:themeColor="text1"/>
                <w:sz w:val="21"/>
                <w:szCs w:val="21"/>
                <w:shd w:val="clear" w:color="auto" w:fill="FFFFFF"/>
              </w:rPr>
              <w:t xml:space="preserve"> Hills, </w:t>
            </w:r>
            <w:proofErr w:type="spellStart"/>
            <w:r w:rsidRPr="005420BC">
              <w:rPr>
                <w:rFonts w:cstheme="minorHAnsi"/>
                <w:color w:val="000000" w:themeColor="text1"/>
                <w:sz w:val="21"/>
                <w:szCs w:val="21"/>
                <w:shd w:val="clear" w:color="auto" w:fill="FFFFFF"/>
              </w:rPr>
              <w:t>Monseratt</w:t>
            </w:r>
            <w:proofErr w:type="spellEnd"/>
            <w:r w:rsidRPr="005420BC">
              <w:rPr>
                <w:rFonts w:cstheme="minorHAnsi"/>
                <w:color w:val="000000" w:themeColor="text1"/>
                <w:sz w:val="21"/>
                <w:szCs w:val="21"/>
                <w:shd w:val="clear" w:color="auto" w:fill="FFFFFF"/>
              </w:rPr>
              <w:t xml:space="preserve">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Hw8Osctb","properties":{"formattedCitation":"(Cassidy et al., 2015)","plainCitation":"(Cassidy et al., 2015)","dontUpdate":true,"noteIndex":0},"citationItems":[{"id":1608,"uris":["http://zotero.org/users/9434285/items/3W4MGWKY"],"itemData":{"id":1608,"type":"article-journal","container-title":"Geophysical Research Letters","DOI":"10.1002/2015GL064519","ISSN":"00948276","issue":"12","journalAbbreviation":"Geophys. Res. Lett.","language":"en","page":"4778-4785","source":"DOI.org (Crossref)","title":"Rapid onset of mafic magmatism facilitated by volcanic edifice collapse: MAFIC MAGMATISM FACILITATED BY VOLCANIC EDIFICE COLLAPSE","title-short":"Rapid onset of mafic magmatism facilitated by volcanic edifice collapse","volume":"42","author":[{"family":"Cassidy","given":"M."},{"family":"Watt","given":"S. F. L."},{"family":"Talling","given":"P. J."},{"family":"Palmer","given":"M. R."},{"family":"Edmonds","given":"M."},{"family":"Jutzeler","given":"M."},{"family":"Wall-Palmer","given":"D."},{"family":"Manga","given":"M."},{"family":"Coussens","given":"M."},{"family":"Gernon","given":"T."},{"family":"Taylor","given":"R. N."},{"family":"Michalik","given":"A."},{"family":"Inglis","given":"E."},{"family":"Breitkreuz","given":"C."},{"family":"Le Friant","given":"A."},{"family":"Ishizuka","given":"O."},{"family":"Boudon","given":"G."},{"family":"McCanta","given":"M. C."},{"family":"Adachi","given":"T."},{"family":"Hornbach","given":"M. J."},{"family":"Colas","given":"S. L."},{"family":"Endo","given":"D."},{"family":"Fujinawa","given":"A."},{"family":"Kataoka","given":"K. S."},{"family":"Maeno","given":"F."},{"family":"Tamura","given":"Y."},{"family":"Wang","given":"F."}],"issued":{"date-parts":[["2015",6,28]]}}}],"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Cassidy et al. (2015)</w:t>
            </w:r>
            <w:r w:rsidRPr="005420BC">
              <w:rPr>
                <w:rFonts w:cstheme="minorHAnsi"/>
                <w:i/>
                <w:iCs/>
                <w:color w:val="000000" w:themeColor="text1"/>
                <w:sz w:val="21"/>
                <w:szCs w:val="21"/>
              </w:rPr>
              <w:fldChar w:fldCharType="end"/>
            </w:r>
          </w:p>
          <w:p w14:paraId="074E4A1F" w14:textId="77777777" w:rsidR="006E4FFB" w:rsidRPr="005420BC" w:rsidRDefault="006E4FFB" w:rsidP="00240B61">
            <w:pPr>
              <w:pStyle w:val="ListParagraph"/>
              <w:numPr>
                <w:ilvl w:val="0"/>
                <w:numId w:val="1"/>
              </w:numPr>
              <w:spacing w:after="160" w:line="259" w:lineRule="auto"/>
              <w:rPr>
                <w:rFonts w:cstheme="minorHAnsi"/>
                <w:i/>
                <w:iCs/>
                <w:color w:val="000000" w:themeColor="text1"/>
                <w:sz w:val="21"/>
                <w:szCs w:val="21"/>
              </w:rPr>
            </w:pPr>
            <w:r w:rsidRPr="005420BC">
              <w:rPr>
                <w:rFonts w:cstheme="minorHAnsi"/>
                <w:color w:val="000000" w:themeColor="text1"/>
                <w:sz w:val="21"/>
                <w:szCs w:val="21"/>
              </w:rPr>
              <w:t xml:space="preserve">Krakatau,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inGQgAeG","properties":{"formattedCitation":"(Dahren et al., 2012)","plainCitation":"(Dahren et al., 2012)","dontUpdate":true,"noteIndex":0},"citationItems":[{"id":1540,"uris":["http://zotero.org/users/9434285/items/KVN8APCA"],"itemData":{"id":1540,"type":"article-journal","container-title":"Contributions to Mineralogy and Petrology","DOI":"10.1007/s00410-011-0690-8","ISSN":"0010-7999, 1432-0967","issue":"4","journalAbbreviation":"Contrib Mineral Petrol","language":"en","page":"631-651","source":"DOI.org (Crossref)","title":"Magma plumbing beneath Anak Krakatau volcano, Indonesia: evidence for multiple magma storage regions","title-short":"Magma plumbing beneath Anak Krakatau volcano, Indonesia","volume":"163","author":[{"family":"Dahren","given":"Börje"},{"family":"Troll","given":"Valentin R."},{"family":"Andersson","given":"Ulf B."},{"family":"Chadwick","given":"Jane P."},{"family":"Gardner","given":"Màiri F."},{"family":"Jaxybulatov","given":"Kairly"},{"family":"Koulakov","given":"Ivan"}],"issued":{"date-parts":[["2012",4]]}}}],"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Dahren</w:t>
            </w:r>
            <w:proofErr w:type="spellEnd"/>
            <w:r w:rsidRPr="005420BC">
              <w:rPr>
                <w:rFonts w:cstheme="minorHAnsi"/>
                <w:i/>
                <w:iCs/>
                <w:color w:val="000000" w:themeColor="text1"/>
                <w:sz w:val="21"/>
                <w:szCs w:val="21"/>
              </w:rPr>
              <w:t xml:space="preserve"> et al. (2012)</w:t>
            </w:r>
            <w:r w:rsidRPr="005420BC">
              <w:rPr>
                <w:rFonts w:cstheme="minorHAnsi"/>
                <w:i/>
                <w:iCs/>
                <w:color w:val="000000" w:themeColor="text1"/>
                <w:sz w:val="21"/>
                <w:szCs w:val="21"/>
              </w:rPr>
              <w:fldChar w:fldCharType="end"/>
            </w:r>
          </w:p>
          <w:p w14:paraId="617E4500" w14:textId="77777777" w:rsidR="006E4FFB" w:rsidRPr="005420BC" w:rsidRDefault="006E4FFB" w:rsidP="00240B61">
            <w:pPr>
              <w:pStyle w:val="ListParagraph"/>
              <w:numPr>
                <w:ilvl w:val="0"/>
                <w:numId w:val="1"/>
              </w:numPr>
              <w:rPr>
                <w:rFonts w:cstheme="minorHAnsi"/>
                <w:color w:val="000000" w:themeColor="text1"/>
                <w:sz w:val="21"/>
                <w:szCs w:val="21"/>
              </w:rPr>
            </w:pPr>
            <w:proofErr w:type="spellStart"/>
            <w:r w:rsidRPr="005420BC">
              <w:rPr>
                <w:rFonts w:cstheme="minorHAnsi"/>
                <w:color w:val="000000" w:themeColor="text1"/>
                <w:sz w:val="21"/>
                <w:szCs w:val="21"/>
              </w:rPr>
              <w:t>Tofua</w:t>
            </w:r>
            <w:proofErr w:type="spellEnd"/>
            <w:r w:rsidRPr="005420BC">
              <w:rPr>
                <w:rFonts w:cstheme="minorHAnsi"/>
                <w:color w:val="000000" w:themeColor="text1"/>
                <w:sz w:val="21"/>
                <w:szCs w:val="21"/>
              </w:rPr>
              <w:t xml:space="preserve"> Volcano, Tonga - </w:t>
            </w:r>
            <w:r w:rsidRPr="005420BC">
              <w:rPr>
                <w:rFonts w:cstheme="minorHAnsi"/>
                <w:color w:val="000000" w:themeColor="text1"/>
                <w:sz w:val="21"/>
                <w:szCs w:val="21"/>
              </w:rPr>
              <w:fldChar w:fldCharType="begin"/>
            </w:r>
            <w:r w:rsidRPr="005420BC">
              <w:rPr>
                <w:rFonts w:cstheme="minorHAnsi"/>
                <w:color w:val="000000" w:themeColor="text1"/>
                <w:sz w:val="21"/>
                <w:szCs w:val="21"/>
              </w:rPr>
              <w:instrText xml:space="preserve"> ADDIN ZOTERO_ITEM CSL_CITATION {"citationID":"ch2TWxjK","properties":{"formattedCitation":"(Caulfield et al., 2012)","plainCitation":"(Caulfield et al., 2012)","dontUpdate":true,"noteIndex":0},"citationItems":[{"id":1606,"uris":["http://zotero.org/users/9434285/items/GXZHZ6BK"],"itemData":{"id":1606,"type":"article-journal","container-title":"Journal of Petrology","DOI":"10.1093/petrology/egs013","ISSN":"1460-2415, 0022-3530","issue":"6","language":"en","page":"1197-1230","source":"DOI.org (Crossref)","title":"Magma Evolution in the Primitive, Intra-oceanic Tonga Arc: Petrogenesis of Basaltic Andesites at Tofua Volcano","title-short":"Magma Evolution in the Primitive, Intra-oceanic Tonga Arc","volume":"53","author":[{"family":"Caulfield","given":"J. T."},{"family":"Turner","given":"S. P."},{"family":"Smith","given":"I. E. M."},{"family":"Cooper","given":"L. B."},{"family":"Jenner","given":"G. A."}],"issued":{"date-parts":[["2012",6]]}}}],"schema":"https://github.com/citation-style-language/schema/raw/master/csl-citation.json"} </w:instrText>
            </w:r>
            <w:r w:rsidRPr="005420BC">
              <w:rPr>
                <w:rFonts w:cstheme="minorHAnsi"/>
                <w:color w:val="000000" w:themeColor="text1"/>
                <w:sz w:val="21"/>
                <w:szCs w:val="21"/>
              </w:rPr>
              <w:fldChar w:fldCharType="separate"/>
            </w:r>
            <w:r w:rsidRPr="005420BC">
              <w:rPr>
                <w:rFonts w:cstheme="minorHAnsi"/>
                <w:color w:val="000000" w:themeColor="text1"/>
                <w:sz w:val="21"/>
                <w:szCs w:val="21"/>
              </w:rPr>
              <w:t>C</w:t>
            </w:r>
            <w:r w:rsidRPr="005420BC">
              <w:rPr>
                <w:rFonts w:cstheme="minorHAnsi"/>
                <w:i/>
                <w:iCs/>
                <w:color w:val="000000" w:themeColor="text1"/>
                <w:sz w:val="21"/>
                <w:szCs w:val="21"/>
              </w:rPr>
              <w:t>aulfield et al. (2012)</w:t>
            </w:r>
            <w:r w:rsidRPr="005420BC">
              <w:rPr>
                <w:rFonts w:cstheme="minorHAnsi"/>
                <w:color w:val="000000" w:themeColor="text1"/>
                <w:sz w:val="21"/>
                <w:szCs w:val="21"/>
              </w:rPr>
              <w:fldChar w:fldCharType="end"/>
            </w:r>
          </w:p>
        </w:tc>
      </w:tr>
      <w:tr w:rsidR="006E4FFB" w:rsidRPr="005420BC" w14:paraId="6525F512" w14:textId="77777777" w:rsidTr="00240B61">
        <w:tc>
          <w:tcPr>
            <w:tcW w:w="9820" w:type="dxa"/>
            <w:gridSpan w:val="3"/>
            <w:shd w:val="clear" w:color="auto" w:fill="D9D9D9" w:themeFill="background1" w:themeFillShade="D9"/>
          </w:tcPr>
          <w:p w14:paraId="1AFFDF4B" w14:textId="77777777" w:rsidR="006E4FFB" w:rsidRPr="005420BC" w:rsidRDefault="006E4FFB" w:rsidP="00240B61">
            <w:pPr>
              <w:pStyle w:val="ListParagraph"/>
              <w:ind w:left="360"/>
              <w:jc w:val="center"/>
              <w:rPr>
                <w:rFonts w:cstheme="minorHAnsi"/>
                <w:b/>
                <w:bCs/>
                <w:color w:val="000000" w:themeColor="text1"/>
                <w:sz w:val="21"/>
                <w:szCs w:val="21"/>
              </w:rPr>
            </w:pPr>
            <w:r w:rsidRPr="005420BC">
              <w:rPr>
                <w:rFonts w:cstheme="minorHAnsi"/>
                <w:b/>
                <w:bCs/>
                <w:color w:val="000000" w:themeColor="text1"/>
                <w:sz w:val="21"/>
                <w:szCs w:val="21"/>
              </w:rPr>
              <w:t>P = Putirka (2008) eq32c, T = …</w:t>
            </w:r>
          </w:p>
        </w:tc>
      </w:tr>
      <w:tr w:rsidR="006E4FFB" w:rsidRPr="005420BC" w14:paraId="4EEE8DD8" w14:textId="77777777" w:rsidTr="00240B61">
        <w:trPr>
          <w:gridAfter w:val="1"/>
          <w:wAfter w:w="8" w:type="dxa"/>
        </w:trPr>
        <w:tc>
          <w:tcPr>
            <w:tcW w:w="4765" w:type="dxa"/>
            <w:tcBorders>
              <w:bottom w:val="single" w:sz="4" w:space="0" w:color="000000" w:themeColor="text1"/>
              <w:right w:val="single" w:sz="4" w:space="0" w:color="FFFFFF" w:themeColor="background1"/>
            </w:tcBorders>
          </w:tcPr>
          <w:p w14:paraId="7C378F8C"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 Putirka (1996) eqT2 (spreadsheet default):</w:t>
            </w:r>
          </w:p>
          <w:p w14:paraId="7A8AF028" w14:textId="77777777" w:rsidR="006E4FFB" w:rsidRPr="005420BC" w:rsidRDefault="006E4FFB" w:rsidP="00240B61">
            <w:pPr>
              <w:pStyle w:val="ListParagraph"/>
              <w:numPr>
                <w:ilvl w:val="0"/>
                <w:numId w:val="3"/>
              </w:numPr>
              <w:rPr>
                <w:rFonts w:cstheme="minorHAnsi"/>
                <w:color w:val="000000" w:themeColor="text1"/>
                <w:sz w:val="21"/>
                <w:szCs w:val="21"/>
              </w:rPr>
            </w:pPr>
            <w:r w:rsidRPr="005420BC">
              <w:rPr>
                <w:rFonts w:cstheme="minorHAnsi"/>
                <w:color w:val="000000" w:themeColor="text1"/>
                <w:sz w:val="21"/>
                <w:szCs w:val="21"/>
              </w:rPr>
              <w:t xml:space="preserve">Mayon Volcano, </w:t>
            </w:r>
            <w:proofErr w:type="spellStart"/>
            <w:r w:rsidRPr="005420BC">
              <w:rPr>
                <w:rFonts w:cstheme="minorHAnsi"/>
                <w:color w:val="000000" w:themeColor="text1"/>
                <w:sz w:val="21"/>
                <w:szCs w:val="21"/>
              </w:rPr>
              <w:t>Phillipines</w:t>
            </w:r>
            <w:proofErr w:type="spellEnd"/>
            <w:r w:rsidRPr="005420BC">
              <w:rPr>
                <w:rFonts w:cstheme="minorHAnsi"/>
                <w:color w:val="000000" w:themeColor="text1"/>
                <w:sz w:val="21"/>
                <w:szCs w:val="21"/>
              </w:rPr>
              <w:t xml:space="preserve">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ZSqroUDc","properties":{"formattedCitation":"(Ruth and Costa, 2021)","plainCitation":"(Ruth and Costa, 2021)","dontUpdate":true,"noteIndex":0},"citationItems":[{"id":1604,"uris":["http://zotero.org/users/9434285/items/FCV3VPVG"],"itemData":{"id":1604,"type":"article-journal","abstract":"Abstract\n            \n              Mayon is a basaltic andesitic, open-vent volcano characterized by persistent passive degassing from the summit at 2463 m above sea level. Mid-size (&lt; 0.1 km\n              3\n              ) and mildly explosive eruptions and occasional phreatic eruptions have occurred approximately every 10 years for over a hundred years. Mayon’s plumbing system structure, processes, and time scales driving its eruptions are still not well-known, despite being the most active volcano in the Philippines. We investigated the petrology and geochemistry of its crystal-rich lavas (~ 50 vol% phenocrysts) from nine historical eruptions between 1928 and 2009 and propose a conceptual model of the processes and magmatic architecture that led to the eruptions. The whole-rock geochemistry and mineral assemblage (plagioclase + orthopyroxene + clinopyroxene + Fe-Ti oxide ± olivine) of the lavas have remained remarkably homogenous (54 wt% SiO\n              2\n              , ~ 4 wt% MgO) from 1928 to 2009. However, electron microscope images and microprobe analyses of the phenocrysts and the existence of three types of glomerocrysts testify to a range of magmatic processes, including long-term magma residence, magma mixing, crystallization, volatile fluxing, and degassing. Multiple mineral-melt geothermobarometers suggest a relatively thermally buffered system at 1050 ± 25 °C, with several magma residence zones, ranging from close to the surface, through reservoirs at ~ 4–5 km, and as deep as ~ 20 km. Diffusion chronometry on &gt; 200 orthopyroxene crystals reveal magma mixing timescales that range from a few days to about 65 years, but the majority are shorter than the decadal inter-eruptive repose period. This implies that magma intrusion at Mayon has been nearly continuous over the studied time period, with limited crystal recycling from one eruption to the next. The variety of plagioclase textures and zoning patterns reflect fluxing of volatiles from depth to shallower melts through which they eventually reach the atmosphere through an open conduit. The crystal-rich nature of the erupted magmas may have developed during each inter-eruptive period. We propose that Mayon has behaved over almost 100 years as a steady state system, with limited variations in eruption frequency, degassing flux, magma composition, and crystal content that are mainly determined by the amount and composition of deep magma and volatile input in the system. We explore how Mayon volcano’s processes and working model can be related to other open-vent mafic and water-rich systems such as Etna, Stromboli, Villarrica, or Llaima. Finally, our understanding of open-vent, persistently active volcanoes is rooted in historical observations, but volcano behavior can evolve over longer time frames. We speculate that these volcanoes produce specific plagioclase textures that can be used to identify similar volcanic behavior in the geologic record.","container-title":"Bulletin of Volcanology","DOI":"10.1007/s00445-021-01486-9","ISSN":"0258-8900, 1432-0819","issue":"10","journalAbbreviation":"Bull Volcanol","language":"en","page":"62","source":"DOI.org (Crossref)","title":"A petrological and conceptual model of Mayon volcano (Philippines) as an example of an open-vent volcano","volume":"83","author":[{"family":"Ruth","given":"D. C. S."},{"family":"Costa","given":"F."}],"issued":{"date-parts":[["2021",10]]}}}],"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Ruth and Costa (2021)</w:t>
            </w:r>
            <w:r w:rsidRPr="005420BC">
              <w:rPr>
                <w:rFonts w:cstheme="minorHAnsi"/>
                <w:i/>
                <w:iCs/>
                <w:color w:val="000000" w:themeColor="text1"/>
                <w:sz w:val="21"/>
                <w:szCs w:val="21"/>
              </w:rPr>
              <w:fldChar w:fldCharType="end"/>
            </w:r>
          </w:p>
          <w:p w14:paraId="3F2C29F0"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hermometer not stated in paper</w:t>
            </w:r>
            <w:r>
              <w:rPr>
                <w:rFonts w:cstheme="minorHAnsi"/>
                <w:b/>
                <w:bCs/>
                <w:color w:val="000000" w:themeColor="text1"/>
                <w:sz w:val="21"/>
                <w:szCs w:val="21"/>
              </w:rPr>
              <w:t>:</w:t>
            </w:r>
          </w:p>
          <w:p w14:paraId="1C51BC53" w14:textId="77777777" w:rsidR="006E4FFB" w:rsidRPr="005420BC" w:rsidRDefault="006E4FFB" w:rsidP="00240B61">
            <w:pPr>
              <w:pStyle w:val="ListParagraph"/>
              <w:numPr>
                <w:ilvl w:val="0"/>
                <w:numId w:val="3"/>
              </w:numPr>
              <w:rPr>
                <w:rFonts w:cstheme="minorHAnsi"/>
                <w:color w:val="000000" w:themeColor="text1"/>
                <w:sz w:val="21"/>
                <w:szCs w:val="21"/>
              </w:rPr>
            </w:pPr>
            <w:proofErr w:type="spellStart"/>
            <w:r w:rsidRPr="005420BC">
              <w:rPr>
                <w:rFonts w:cstheme="minorHAnsi"/>
                <w:color w:val="000000" w:themeColor="text1"/>
                <w:sz w:val="21"/>
                <w:szCs w:val="21"/>
              </w:rPr>
              <w:t>Miravalles</w:t>
            </w:r>
            <w:proofErr w:type="spellEnd"/>
            <w:r w:rsidRPr="005420BC">
              <w:rPr>
                <w:rFonts w:cstheme="minorHAnsi"/>
                <w:color w:val="000000" w:themeColor="text1"/>
                <w:sz w:val="21"/>
                <w:szCs w:val="21"/>
              </w:rPr>
              <w:t xml:space="preserve">-Guayabo Caldera, Costa Ric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AzJtrhpj","properties":{"formattedCitation":"(Cigolini et al., 2018)","plainCitation":"(Cigolini et al., 2018)","dontUpdate":true,"noteIndex":0},"citationItems":[{"id":1618,"uris":["http://zotero.org/users/9434285/items/34GZX5KR"],"itemData":{"id":1618,"type":"article-journal","container-title":"Journal of Volcanology and Geothermal Research","DOI":"10.1016/j.jvolgeores.2018.05.013","ISSN":"03770273","journalAbbreviation":"Journal of Volcanology and Geothermal Research","language":"en","page":"207-227","source":"DOI.org (Crossref)","title":"Geological, petrological and geochemical framework of Miravalles-Guayabo caldera and related lavas, NW Costa Rica","volume":"358","author":[{"family":"Cigolini","given":"C."},{"family":"Taticchi","given":"T."},{"family":"Alvarado","given":"G.E."},{"family":"Laiolo","given":"M."},{"family":"Coppola","given":"D."}],"issued":{"date-parts":[["2018",6]]}}}],"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Cigolini</w:t>
            </w:r>
            <w:proofErr w:type="spellEnd"/>
            <w:r w:rsidRPr="005420BC">
              <w:rPr>
                <w:rFonts w:cstheme="minorHAnsi"/>
                <w:i/>
                <w:iCs/>
                <w:color w:val="000000" w:themeColor="text1"/>
                <w:sz w:val="21"/>
                <w:szCs w:val="21"/>
              </w:rPr>
              <w:t xml:space="preserve"> et al. (2018)</w:t>
            </w:r>
            <w:r w:rsidRPr="005420BC">
              <w:rPr>
                <w:rFonts w:cstheme="minorHAnsi"/>
                <w:i/>
                <w:iCs/>
                <w:color w:val="000000" w:themeColor="text1"/>
                <w:sz w:val="21"/>
                <w:szCs w:val="21"/>
              </w:rPr>
              <w:fldChar w:fldCharType="end"/>
            </w:r>
          </w:p>
          <w:p w14:paraId="06B2715B" w14:textId="77777777" w:rsidR="006E4FFB" w:rsidRPr="005420BC" w:rsidRDefault="006E4FFB" w:rsidP="00240B61">
            <w:pPr>
              <w:pStyle w:val="ListParagraph"/>
              <w:numPr>
                <w:ilvl w:val="0"/>
                <w:numId w:val="3"/>
              </w:numPr>
              <w:rPr>
                <w:rFonts w:cstheme="minorHAnsi"/>
                <w:color w:val="000000" w:themeColor="text1"/>
                <w:sz w:val="21"/>
                <w:szCs w:val="21"/>
              </w:rPr>
            </w:pPr>
            <w:r w:rsidRPr="005420BC">
              <w:rPr>
                <w:rFonts w:cstheme="minorHAnsi"/>
                <w:color w:val="000000" w:themeColor="text1"/>
                <w:sz w:val="21"/>
                <w:szCs w:val="21"/>
              </w:rPr>
              <w:t xml:space="preserve">Mt Baker and Glacier Peak, Cascades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plLYTJRE","properties":{"formattedCitation":"(Sas et al., 2017)","plainCitation":"(Sas et al., 2017)","dontUpdate":true,"noteIndex":0},"citationItems":[{"id":1624,"uris":["http://zotero.org/users/9434285/items/5CJYP4J4"],"itemData":{"id":1624,"type":"article-journal","container-title":"American Mineralogist","DOI":"10.2138/am-2017-5756","ISSN":"0003004X, 19453027","journalAbbreviation":"msam","source":"DOI.org (Crossref)","title":"Using mineral geochemistry to decipher slab, mantle, and crustal input in the generation of high-Mg andesites and basaltic andesites from the northern Cascade Arc","URL":"https://www.degruyter.com/document/doi/10.2138/am-2017-5756/html","author":[{"family":"Sas","given":"May"},{"family":"DeBari","given":"S"},{"family":"Clynne","given":"M"},{"family":"Rusk","given":"B"}],"accessed":{"date-parts":[["2021",11,26]]},"issued":{"date-parts":[["2017"]]}}}],"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Sas et al. (2017)</w:t>
            </w:r>
            <w:r w:rsidRPr="005420BC">
              <w:rPr>
                <w:rFonts w:cstheme="minorHAnsi"/>
                <w:i/>
                <w:iCs/>
                <w:color w:val="000000" w:themeColor="text1"/>
                <w:sz w:val="21"/>
                <w:szCs w:val="21"/>
              </w:rPr>
              <w:fldChar w:fldCharType="end"/>
            </w:r>
          </w:p>
        </w:tc>
        <w:tc>
          <w:tcPr>
            <w:tcW w:w="5047" w:type="dxa"/>
            <w:tcBorders>
              <w:left w:val="single" w:sz="4" w:space="0" w:color="FFFFFF" w:themeColor="background1"/>
              <w:bottom w:val="single" w:sz="4" w:space="0" w:color="000000" w:themeColor="text1"/>
            </w:tcBorders>
          </w:tcPr>
          <w:p w14:paraId="06B36230"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 Putirka (2008) eq33:</w:t>
            </w:r>
          </w:p>
          <w:p w14:paraId="2ACA92C5" w14:textId="77777777" w:rsidR="006E4FFB" w:rsidRPr="005420BC" w:rsidRDefault="006E4FFB" w:rsidP="00240B61">
            <w:pPr>
              <w:pStyle w:val="ListParagraph"/>
              <w:numPr>
                <w:ilvl w:val="0"/>
                <w:numId w:val="5"/>
              </w:numPr>
              <w:rPr>
                <w:rFonts w:cstheme="minorHAnsi"/>
                <w:i/>
                <w:iCs/>
                <w:color w:val="000000" w:themeColor="text1"/>
                <w:sz w:val="21"/>
                <w:szCs w:val="21"/>
              </w:rPr>
            </w:pPr>
            <w:r w:rsidRPr="005420BC">
              <w:rPr>
                <w:rFonts w:cstheme="minorHAnsi"/>
                <w:color w:val="000000" w:themeColor="text1"/>
                <w:sz w:val="21"/>
                <w:szCs w:val="21"/>
              </w:rPr>
              <w:t xml:space="preserve">Chiltepe, Nicaragu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0ErQxDIz","properties":{"formattedCitation":"(Freundt and Kutterolf, 2019)","plainCitation":"(Freundt and Kutterolf, 2019)","dontUpdate":true,"noteIndex":0},"citationItems":[{"id":1641,"uris":["http://zotero.org/users/9434285/items/XH5B6EN4"],"itemData":{"id":1641,"type":"article-journal","container-title":"Bulletin of Volcanology","DOI":"10.1007/s00445-019-1321-x","ISSN":"0258-8900, 1432-0819","issue":"10","journalAbbreviation":"Bull Volcanol","language":"en","page":"60","source":"DOI.org (Crossref)","title":"The long-lived Chiltepe volcanic complex, Nicaragua: magmatic evolution at an arc offset","title-short":"The long-lived Chiltepe volcanic complex, Nicaragua","volume":"81","author":[{"family":"Freundt","given":"A."},{"family":"Kutterolf","given":"S."}],"issued":{"date-parts":[["2019",10]]}}}],"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Freundt</w:t>
            </w:r>
            <w:proofErr w:type="spellEnd"/>
            <w:r w:rsidRPr="005420BC">
              <w:rPr>
                <w:rFonts w:cstheme="minorHAnsi"/>
                <w:i/>
                <w:iCs/>
                <w:color w:val="000000" w:themeColor="text1"/>
                <w:sz w:val="21"/>
                <w:szCs w:val="21"/>
              </w:rPr>
              <w:t xml:space="preserve"> and </w:t>
            </w:r>
            <w:proofErr w:type="spellStart"/>
            <w:r w:rsidRPr="005420BC">
              <w:rPr>
                <w:rFonts w:cstheme="minorHAnsi"/>
                <w:i/>
                <w:iCs/>
                <w:color w:val="000000" w:themeColor="text1"/>
                <w:sz w:val="21"/>
                <w:szCs w:val="21"/>
              </w:rPr>
              <w:t>Kutterolf</w:t>
            </w:r>
            <w:proofErr w:type="spellEnd"/>
            <w:r w:rsidRPr="005420BC">
              <w:rPr>
                <w:rFonts w:cstheme="minorHAnsi"/>
                <w:i/>
                <w:iCs/>
                <w:color w:val="000000" w:themeColor="text1"/>
                <w:sz w:val="21"/>
                <w:szCs w:val="21"/>
              </w:rPr>
              <w:t xml:space="preserve"> (2019)</w:t>
            </w:r>
            <w:r w:rsidRPr="005420BC">
              <w:rPr>
                <w:rFonts w:cstheme="minorHAnsi"/>
                <w:i/>
                <w:iCs/>
                <w:color w:val="000000" w:themeColor="text1"/>
                <w:sz w:val="21"/>
                <w:szCs w:val="21"/>
              </w:rPr>
              <w:fldChar w:fldCharType="end"/>
            </w:r>
          </w:p>
          <w:p w14:paraId="386D6669"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 xml:space="preserve">T = Putirka (2003) </w:t>
            </w:r>
          </w:p>
          <w:p w14:paraId="57FE91A0" w14:textId="77777777" w:rsidR="006E4FFB" w:rsidRPr="005420BC" w:rsidRDefault="006E4FFB" w:rsidP="00240B61">
            <w:pPr>
              <w:pStyle w:val="ListParagraph"/>
              <w:numPr>
                <w:ilvl w:val="0"/>
                <w:numId w:val="6"/>
              </w:numPr>
              <w:rPr>
                <w:rFonts w:cstheme="minorHAnsi"/>
                <w:i/>
                <w:iCs/>
                <w:color w:val="000000" w:themeColor="text1"/>
                <w:sz w:val="21"/>
                <w:szCs w:val="21"/>
              </w:rPr>
            </w:pPr>
            <w:r w:rsidRPr="005420BC">
              <w:rPr>
                <w:rFonts w:cstheme="minorHAnsi"/>
                <w:color w:val="000000" w:themeColor="text1"/>
                <w:sz w:val="21"/>
                <w:szCs w:val="21"/>
              </w:rPr>
              <w:t xml:space="preserve">Agung and Batur,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Dlx2dFeZ","properties":{"formattedCitation":"(Geiger et al., 2018)","plainCitation":"(Geiger et al., 2018)","dontUpdate":true,"noteIndex":0},"citationItems":[{"id":1612,"uris":["http://zotero.org/users/9434285/items/8ND47VFD"],"itemData":{"id":1612,"type":"article-journal","container-title":"Scientific Reports","DOI":"10.1038/s41598-018-28125-2","ISSN":"2045-2322","issue":"1","journalAbbreviation":"Sci Rep","language":"en","page":"10547","source":"DOI.org (Crossref)","title":"Multi-level magma plumbing at Agung and Batur volcanoes increases risk of hazardous eruptions","volume":"8","author":[{"family":"Geiger","given":"Harri"},{"family":"Troll","given":"Valentin R."},{"family":"Jolis","given":"Ester M."},{"family":"Deegan","given":"Frances M."},{"family":"Harris","given":"Chris"},{"family":"Hilton","given":"David R."},{"family":"Freda","given":"Carmela"}],"issued":{"date-parts":[["2018",12]]}}}],"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Geiger et al. (2018)</w:t>
            </w:r>
            <w:r w:rsidRPr="005420BC">
              <w:rPr>
                <w:rFonts w:cstheme="minorHAnsi"/>
                <w:i/>
                <w:iCs/>
                <w:color w:val="000000" w:themeColor="text1"/>
                <w:sz w:val="21"/>
                <w:szCs w:val="21"/>
              </w:rPr>
              <w:fldChar w:fldCharType="end"/>
            </w:r>
          </w:p>
          <w:p w14:paraId="5C258BE7" w14:textId="77777777" w:rsidR="006E4FFB" w:rsidRPr="005420BC" w:rsidRDefault="006E4FFB" w:rsidP="00240B61">
            <w:pPr>
              <w:pStyle w:val="ListParagraph"/>
              <w:numPr>
                <w:ilvl w:val="0"/>
                <w:numId w:val="2"/>
              </w:numPr>
              <w:rPr>
                <w:rFonts w:cstheme="minorHAnsi"/>
                <w:color w:val="000000" w:themeColor="text1"/>
                <w:sz w:val="21"/>
                <w:szCs w:val="21"/>
              </w:rPr>
            </w:pPr>
            <w:r w:rsidRPr="005420BC">
              <w:rPr>
                <w:rFonts w:cstheme="minorHAnsi"/>
                <w:color w:val="000000" w:themeColor="text1"/>
                <w:sz w:val="21"/>
                <w:szCs w:val="21"/>
              </w:rPr>
              <w:t xml:space="preserve">Merapi,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ajNYuLmZ","properties":{"formattedCitation":"(Preece et al., 2014)","plainCitation":"(Preece et al., 2014)","dontUpdate":true,"noteIndex":0},"citationItems":[{"id":1545,"uris":["http://zotero.org/users/9434285/items/GL7TUCLZ"],"itemData":{"id":1545,"type":"article-journal","container-title":"Contributions to Mineralogy and Petrology","DOI":"10.1007/s00410-014-1061-z","ISSN":"0010-7999, 1432-0967","issue":"4","journalAbbreviation":"Contrib Mineral Petrol","language":"en","page":"1061","source":"DOI.org (Crossref)","title":"Pre- and syn-eruptive degassing and crystallisation processes of the 2010 and 2006 eruptions of Merapi volcano, Indonesia","volume":"168","author":[{"family":"Preece","given":"Katie"},{"family":"Gertisser","given":"Ralf"},{"family":"Barclay","given":"Jenni"},{"family":"Berlo","given":"Kim"},{"family":"Herd","given":"Richard A."}],"issued":{"date-parts":[["2014",10]]}}}],"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Preece</w:t>
            </w:r>
            <w:proofErr w:type="spellEnd"/>
            <w:r w:rsidRPr="005420BC">
              <w:rPr>
                <w:rFonts w:cstheme="minorHAnsi"/>
                <w:i/>
                <w:iCs/>
                <w:color w:val="000000" w:themeColor="text1"/>
                <w:sz w:val="21"/>
                <w:szCs w:val="21"/>
              </w:rPr>
              <w:t xml:space="preserve"> et al. (2014)</w:t>
            </w:r>
            <w:r w:rsidRPr="005420BC">
              <w:rPr>
                <w:rFonts w:cstheme="minorHAnsi"/>
                <w:i/>
                <w:iCs/>
                <w:color w:val="000000" w:themeColor="text1"/>
                <w:sz w:val="21"/>
                <w:szCs w:val="21"/>
              </w:rPr>
              <w:fldChar w:fldCharType="end"/>
            </w:r>
          </w:p>
          <w:p w14:paraId="27750286" w14:textId="77777777" w:rsidR="006E4FFB" w:rsidRPr="005420BC" w:rsidRDefault="006E4FFB" w:rsidP="00240B61">
            <w:pPr>
              <w:pStyle w:val="ListParagraph"/>
              <w:numPr>
                <w:ilvl w:val="0"/>
                <w:numId w:val="2"/>
              </w:numPr>
              <w:rPr>
                <w:rFonts w:cstheme="minorHAnsi"/>
                <w:color w:val="000000" w:themeColor="text1"/>
                <w:sz w:val="21"/>
                <w:szCs w:val="21"/>
              </w:rPr>
            </w:pPr>
            <w:r w:rsidRPr="005420BC">
              <w:rPr>
                <w:rFonts w:cstheme="minorHAnsi"/>
                <w:color w:val="000000" w:themeColor="text1"/>
                <w:sz w:val="21"/>
                <w:szCs w:val="21"/>
              </w:rPr>
              <w:t xml:space="preserve">Krakatau,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SeOVP26P","properties":{"formattedCitation":"(Dahren et al., 2012)","plainCitation":"(Dahren et al., 2012)","dontUpdate":true,"noteIndex":0},"citationItems":[{"id":1540,"uris":["http://zotero.org/users/9434285/items/KVN8APCA"],"itemData":{"id":1540,"type":"article-journal","container-title":"Contributions to Mineralogy and Petrology","DOI":"10.1007/s00410-011-0690-8","ISSN":"0010-7999, 1432-0967","issue":"4","journalAbbreviation":"Contrib Mineral Petrol","language":"en","page":"631-651","source":"DOI.org (Crossref)","title":"Magma plumbing beneath Anak Krakatau volcano, Indonesia: evidence for multiple magma storage regions","title-short":"Magma plumbing beneath Anak Krakatau volcano, Indonesia","volume":"163","author":[{"family":"Dahren","given":"Börje"},{"family":"Troll","given":"Valentin R."},{"family":"Andersson","given":"Ulf B."},{"family":"Chadwick","given":"Jane P."},{"family":"Gardner","given":"Màiri F."},{"family":"Jaxybulatov","given":"Kairly"},{"family":"Koulakov","given":"Ivan"}],"issued":{"date-parts":[["2012",4]]}}}],"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Dahren</w:t>
            </w:r>
            <w:proofErr w:type="spellEnd"/>
            <w:r w:rsidRPr="005420BC">
              <w:rPr>
                <w:rFonts w:cstheme="minorHAnsi"/>
                <w:i/>
                <w:iCs/>
                <w:color w:val="000000" w:themeColor="text1"/>
                <w:sz w:val="21"/>
                <w:szCs w:val="21"/>
              </w:rPr>
              <w:t xml:space="preserve"> et al. (2012)</w:t>
            </w:r>
            <w:r w:rsidRPr="005420BC">
              <w:rPr>
                <w:rFonts w:cstheme="minorHAnsi"/>
                <w:i/>
                <w:iCs/>
                <w:color w:val="000000" w:themeColor="text1"/>
                <w:sz w:val="21"/>
                <w:szCs w:val="21"/>
              </w:rPr>
              <w:fldChar w:fldCharType="end"/>
            </w:r>
          </w:p>
        </w:tc>
      </w:tr>
      <w:tr w:rsidR="006E4FFB" w:rsidRPr="005420BC" w14:paraId="7BF0CD38" w14:textId="77777777" w:rsidTr="00240B61">
        <w:trPr>
          <w:gridAfter w:val="1"/>
          <w:wAfter w:w="8" w:type="dxa"/>
        </w:trPr>
        <w:tc>
          <w:tcPr>
            <w:tcW w:w="9812" w:type="dxa"/>
            <w:gridSpan w:val="2"/>
            <w:tcBorders>
              <w:top w:val="single" w:sz="4" w:space="0" w:color="000000" w:themeColor="text1"/>
              <w:bottom w:val="single" w:sz="4" w:space="0" w:color="000000" w:themeColor="text1"/>
            </w:tcBorders>
            <w:shd w:val="clear" w:color="auto" w:fill="auto"/>
          </w:tcPr>
          <w:p w14:paraId="30C47608"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Cpx-only Barometry</w:t>
            </w:r>
          </w:p>
        </w:tc>
      </w:tr>
      <w:tr w:rsidR="006E4FFB" w:rsidRPr="005420BC" w14:paraId="55409971" w14:textId="77777777" w:rsidTr="00240B61">
        <w:trPr>
          <w:gridAfter w:val="1"/>
          <w:wAfter w:w="8" w:type="dxa"/>
        </w:trPr>
        <w:tc>
          <w:tcPr>
            <w:tcW w:w="4765" w:type="dxa"/>
            <w:tcBorders>
              <w:top w:val="single" w:sz="4" w:space="0" w:color="000000" w:themeColor="text1"/>
              <w:bottom w:val="single" w:sz="4" w:space="0" w:color="000000" w:themeColor="text1"/>
              <w:right w:val="single" w:sz="4" w:space="0" w:color="auto"/>
            </w:tcBorders>
            <w:shd w:val="clear" w:color="auto" w:fill="D9D9D9" w:themeFill="background1" w:themeFillShade="D9"/>
          </w:tcPr>
          <w:p w14:paraId="5FFDE603"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P = Putirka (2003) eq32b, T = …</w:t>
            </w:r>
          </w:p>
        </w:tc>
        <w:tc>
          <w:tcPr>
            <w:tcW w:w="5047" w:type="dxa"/>
            <w:tcBorders>
              <w:top w:val="single" w:sz="4" w:space="0" w:color="000000" w:themeColor="text1"/>
              <w:left w:val="single" w:sz="4" w:space="0" w:color="auto"/>
              <w:bottom w:val="single" w:sz="4" w:space="0" w:color="000000" w:themeColor="text1"/>
            </w:tcBorders>
            <w:shd w:val="clear" w:color="auto" w:fill="D9D9D9" w:themeFill="background1" w:themeFillShade="D9"/>
          </w:tcPr>
          <w:p w14:paraId="2A6DE6EB" w14:textId="77777777" w:rsidR="006E4FFB" w:rsidRPr="005420BC" w:rsidRDefault="006E4FFB" w:rsidP="00240B61">
            <w:pPr>
              <w:jc w:val="center"/>
              <w:rPr>
                <w:rFonts w:cstheme="minorHAnsi"/>
                <w:b/>
                <w:bCs/>
                <w:color w:val="000000" w:themeColor="text1"/>
                <w:sz w:val="21"/>
                <w:szCs w:val="21"/>
              </w:rPr>
            </w:pPr>
            <w:r w:rsidRPr="005420BC">
              <w:rPr>
                <w:rFonts w:cstheme="minorHAnsi"/>
                <w:b/>
                <w:bCs/>
                <w:color w:val="000000" w:themeColor="text1"/>
                <w:sz w:val="21"/>
                <w:szCs w:val="21"/>
              </w:rPr>
              <w:t>P = Putirka (2008) eq32a, T=…</w:t>
            </w:r>
          </w:p>
        </w:tc>
      </w:tr>
      <w:tr w:rsidR="006E4FFB" w:rsidRPr="005420BC" w14:paraId="0707CD18" w14:textId="77777777" w:rsidTr="00240B61">
        <w:trPr>
          <w:gridAfter w:val="1"/>
          <w:wAfter w:w="8" w:type="dxa"/>
        </w:trPr>
        <w:tc>
          <w:tcPr>
            <w:tcW w:w="4765" w:type="dxa"/>
            <w:tcBorders>
              <w:top w:val="single" w:sz="4" w:space="0" w:color="000000" w:themeColor="text1"/>
              <w:bottom w:val="single" w:sz="4" w:space="0" w:color="000000" w:themeColor="text1"/>
              <w:right w:val="single" w:sz="4" w:space="0" w:color="auto"/>
            </w:tcBorders>
          </w:tcPr>
          <w:p w14:paraId="2A4B5640"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hermometer not stated in paper:</w:t>
            </w:r>
          </w:p>
          <w:p w14:paraId="273892B1" w14:textId="77777777" w:rsidR="006E4FFB" w:rsidRPr="005420BC" w:rsidRDefault="006E4FFB" w:rsidP="00240B61">
            <w:pPr>
              <w:pStyle w:val="ListParagraph"/>
              <w:numPr>
                <w:ilvl w:val="0"/>
                <w:numId w:val="4"/>
              </w:numPr>
              <w:rPr>
                <w:rFonts w:cstheme="minorHAnsi"/>
                <w:color w:val="000000" w:themeColor="text1"/>
                <w:sz w:val="21"/>
                <w:szCs w:val="21"/>
              </w:rPr>
            </w:pPr>
            <w:r w:rsidRPr="005420BC">
              <w:rPr>
                <w:rFonts w:cstheme="minorHAnsi"/>
                <w:color w:val="000000" w:themeColor="text1"/>
                <w:sz w:val="21"/>
                <w:szCs w:val="21"/>
              </w:rPr>
              <w:t xml:space="preserve">Agung and Batur, Indonesia - </w:t>
            </w:r>
            <w:r w:rsidRPr="005420BC">
              <w:rPr>
                <w:rFonts w:cstheme="minorHAnsi"/>
                <w:color w:val="000000" w:themeColor="text1"/>
                <w:sz w:val="21"/>
                <w:szCs w:val="21"/>
              </w:rPr>
              <w:fldChar w:fldCharType="begin"/>
            </w:r>
            <w:r w:rsidRPr="005420BC">
              <w:rPr>
                <w:rFonts w:cstheme="minorHAnsi"/>
                <w:color w:val="000000" w:themeColor="text1"/>
                <w:sz w:val="21"/>
                <w:szCs w:val="21"/>
              </w:rPr>
              <w:instrText xml:space="preserve"> ADDIN ZOTERO_ITEM CSL_CITATION {"citationID":"tJOeUy5p","properties":{"formattedCitation":"(Geiger et al., 2018)","plainCitation":"(Geiger et al., 2018)","dontUpdate":true,"noteIndex":0},"citationItems":[{"id":1612,"uris":["http://zotero.org/users/9434285/items/8ND47VFD"],"itemData":{"id":1612,"type":"article-journal","container-title":"Scientific Reports","DOI":"10.1038/s41598-018-28125-2","ISSN":"2045-2322","issue":"1","journalAbbreviation":"Sci Rep","language":"en","page":"10547","source":"DOI.org (Crossref)","title":"Multi-level magma plumbing at Agung and Batur volcanoes increases risk of hazardous eruptions","volume":"8","author":[{"family":"Geiger","given":"Harri"},{"family":"Troll","given":"Valentin R."},{"family":"Jolis","given":"Ester M."},{"family":"Deegan","given":"Frances M."},{"family":"Harris","given":"Chris"},{"family":"Hilton","given":"David R."},{"family":"Freda","given":"Carmela"}],"issued":{"date-parts":[["2018",12]]}}}],"schema":"https://github.com/citation-style-language/schema/raw/master/csl-citation.json"} </w:instrText>
            </w:r>
            <w:r w:rsidRPr="005420BC">
              <w:rPr>
                <w:rFonts w:cstheme="minorHAnsi"/>
                <w:color w:val="000000" w:themeColor="text1"/>
                <w:sz w:val="21"/>
                <w:szCs w:val="21"/>
              </w:rPr>
              <w:fldChar w:fldCharType="separate"/>
            </w:r>
            <w:r w:rsidRPr="005420BC">
              <w:rPr>
                <w:rFonts w:cstheme="minorHAnsi"/>
                <w:i/>
                <w:iCs/>
                <w:color w:val="000000" w:themeColor="text1"/>
                <w:sz w:val="21"/>
                <w:szCs w:val="21"/>
              </w:rPr>
              <w:t>Geiger et al. (2018</w:t>
            </w:r>
            <w:r w:rsidRPr="005420BC">
              <w:rPr>
                <w:rFonts w:cstheme="minorHAnsi"/>
                <w:color w:val="000000" w:themeColor="text1"/>
                <w:sz w:val="21"/>
                <w:szCs w:val="21"/>
              </w:rPr>
              <w:t>)</w:t>
            </w:r>
            <w:r w:rsidRPr="005420BC">
              <w:rPr>
                <w:rFonts w:cstheme="minorHAnsi"/>
                <w:color w:val="000000" w:themeColor="text1"/>
                <w:sz w:val="21"/>
                <w:szCs w:val="21"/>
              </w:rPr>
              <w:fldChar w:fldCharType="end"/>
            </w:r>
          </w:p>
          <w:p w14:paraId="4060680B" w14:textId="77777777" w:rsidR="006E4FFB" w:rsidRPr="005420BC" w:rsidRDefault="006E4FFB" w:rsidP="00240B61">
            <w:pPr>
              <w:pStyle w:val="ListParagraph"/>
              <w:numPr>
                <w:ilvl w:val="0"/>
                <w:numId w:val="4"/>
              </w:numPr>
              <w:spacing w:after="160" w:line="259" w:lineRule="auto"/>
              <w:rPr>
                <w:rFonts w:cstheme="minorHAnsi"/>
                <w:i/>
                <w:iCs/>
                <w:color w:val="000000" w:themeColor="text1"/>
                <w:sz w:val="21"/>
                <w:szCs w:val="21"/>
              </w:rPr>
            </w:pPr>
            <w:r w:rsidRPr="005420BC">
              <w:rPr>
                <w:rFonts w:cstheme="minorHAnsi"/>
                <w:color w:val="000000" w:themeColor="text1"/>
                <w:sz w:val="21"/>
                <w:szCs w:val="21"/>
              </w:rPr>
              <w:t xml:space="preserve">Merapi Volcano,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JXx7AqjA","properties":{"formattedCitation":"(Deegan et al., 2016)","plainCitation":"(Deegan et al., 2016)","dontUpdate":true,"noteIndex":0},"citationItems":[{"id":1638,"uris":["http://zotero.org/users/9434285/items/C3VF7T94"],"itemData":{"id":1638,"type":"article-journal","container-title":"Chemical Geology","DOI":"10.1016/j.chemgeo.2016.10.018","ISSN":"00092541","journalAbbreviation":"Chemical Geology","language":"en","page":"1-10","source":"DOI.org (Crossref)","title":"Pyroxene standards for SIMS oxygen isotope analysis and their application to Merapi volcano, Sunda arc, Indonesia","volume":"447","author":[{"family":"Deegan","given":"Frances M."},{"family":"Whitehouse","given":"Martin J."},{"family":"Troll","given":"Valentin R."},{"family":"Budd","given":"David A."},{"family":"Harris","given":"Chris"},{"family":"Geiger","given":"Harri"},{"family":"Hålenius","given":"Ulf"}],"issued":{"date-parts":[["2016",12]]}}}],"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Deegan et al. (2016)</w:t>
            </w:r>
            <w:r w:rsidRPr="005420BC">
              <w:rPr>
                <w:rFonts w:cstheme="minorHAnsi"/>
                <w:i/>
                <w:iCs/>
                <w:color w:val="000000" w:themeColor="text1"/>
                <w:sz w:val="21"/>
                <w:szCs w:val="21"/>
              </w:rPr>
              <w:fldChar w:fldCharType="end"/>
            </w:r>
          </w:p>
          <w:p w14:paraId="4D843C5F" w14:textId="77777777" w:rsidR="006E4FFB" w:rsidRPr="005420BC" w:rsidRDefault="006E4FFB" w:rsidP="00240B61">
            <w:pPr>
              <w:pStyle w:val="ListParagraph"/>
              <w:numPr>
                <w:ilvl w:val="0"/>
                <w:numId w:val="4"/>
              </w:numPr>
              <w:spacing w:after="160" w:line="259" w:lineRule="auto"/>
              <w:rPr>
                <w:rFonts w:cstheme="minorHAnsi"/>
                <w:color w:val="000000" w:themeColor="text1"/>
                <w:sz w:val="21"/>
                <w:szCs w:val="21"/>
              </w:rPr>
            </w:pPr>
            <w:proofErr w:type="spellStart"/>
            <w:r w:rsidRPr="005420BC">
              <w:rPr>
                <w:rFonts w:cstheme="minorHAnsi"/>
                <w:color w:val="000000" w:themeColor="text1"/>
                <w:sz w:val="21"/>
                <w:szCs w:val="21"/>
              </w:rPr>
              <w:t>Ambae</w:t>
            </w:r>
            <w:proofErr w:type="spellEnd"/>
            <w:r w:rsidRPr="005420BC">
              <w:rPr>
                <w:rFonts w:cstheme="minorHAnsi"/>
                <w:color w:val="000000" w:themeColor="text1"/>
                <w:sz w:val="21"/>
                <w:szCs w:val="21"/>
              </w:rPr>
              <w:t xml:space="preserve">, Vanuatu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zaRNGe6x","properties":{"formattedCitation":"(Moussallam et al., 2019)","plainCitation":"(Moussallam et al., 2019)","dontUpdate":true,"noteIndex":0},"citationItems":[{"id":1639,"uris":["http://zotero.org/users/9434285/items/8GQDS5UK"],"itemData":{"id":1639,"type":"article-journal","container-title":"Contributions to Mineralogy and Petrology","DOI":"10.1007/s00410-019-1625-z","ISSN":"0010-7999, 1432-0967","issue":"11","journalAbbreviation":"Contrib Mineral Petrol","language":"en","page":"90","source":"DOI.org (Crossref)","title":"Fast ascent rate during the 2017–2018 Plinian eruption of Ambae (Aoba) volcano: a petrological investigation","title-short":"Fast ascent rate during the 2017–2018 Plinian eruption of Ambae (Aoba) volcano","volume":"174","author":[{"family":"Moussallam","given":"Yves"},{"family":"Rose-Koga","given":"Estelle F."},{"family":"Koga","given":"Kenneth T."},{"family":"Médard","given":"Etienne"},{"family":"Bani","given":"Philipson"},{"family":"Devidal","given":"Jean-Luc"},{"family":"Tari","given":"Dan"}],"issued":{"date-parts":[["2019",11]]}}}],"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Moussallam</w:t>
            </w:r>
            <w:proofErr w:type="spellEnd"/>
            <w:r w:rsidRPr="005420BC">
              <w:rPr>
                <w:rFonts w:cstheme="minorHAnsi"/>
                <w:i/>
                <w:iCs/>
                <w:color w:val="000000" w:themeColor="text1"/>
                <w:sz w:val="21"/>
                <w:szCs w:val="21"/>
              </w:rPr>
              <w:t xml:space="preserve"> et al. (2019)</w:t>
            </w:r>
            <w:r w:rsidRPr="005420BC">
              <w:rPr>
                <w:rFonts w:cstheme="minorHAnsi"/>
                <w:i/>
                <w:iCs/>
                <w:color w:val="000000" w:themeColor="text1"/>
                <w:sz w:val="21"/>
                <w:szCs w:val="21"/>
              </w:rPr>
              <w:fldChar w:fldCharType="end"/>
            </w:r>
          </w:p>
          <w:p w14:paraId="650CE233" w14:textId="77777777" w:rsidR="006E4FFB" w:rsidRPr="005420BC" w:rsidRDefault="006E4FFB" w:rsidP="00240B61">
            <w:pPr>
              <w:pStyle w:val="ListParagraph"/>
              <w:numPr>
                <w:ilvl w:val="0"/>
                <w:numId w:val="4"/>
              </w:numPr>
              <w:spacing w:line="259" w:lineRule="auto"/>
              <w:rPr>
                <w:rFonts w:cstheme="minorHAnsi"/>
                <w:i/>
                <w:iCs/>
                <w:color w:val="000000" w:themeColor="text1"/>
                <w:sz w:val="21"/>
                <w:szCs w:val="21"/>
              </w:rPr>
            </w:pPr>
            <w:r w:rsidRPr="005420BC">
              <w:rPr>
                <w:rFonts w:cstheme="minorHAnsi"/>
                <w:color w:val="000000" w:themeColor="text1"/>
                <w:sz w:val="21"/>
                <w:szCs w:val="21"/>
              </w:rPr>
              <w:t xml:space="preserve">Merapi, Indonesia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A7yglsaz","properties":{"formattedCitation":"(Preece et al., 2014)","plainCitation":"(Preece et al., 2014)","dontUpdate":true,"noteIndex":0},"citationItems":[{"id":1545,"uris":["http://zotero.org/users/9434285/items/GL7TUCLZ"],"itemData":{"id":1545,"type":"article-journal","container-title":"Contributions to Mineralogy and Petrology","DOI":"10.1007/s00410-014-1061-z","ISSN":"0010-7999, 1432-0967","issue":"4","journalAbbreviation":"Contrib Mineral Petrol","language":"en","page":"1061","source":"DOI.org (Crossref)","title":"Pre- and syn-eruptive degassing and crystallisation processes of the 2010 and 2006 eruptions of Merapi volcano, Indonesia","volume":"168","author":[{"family":"Preece","given":"Katie"},{"family":"Gertisser","given":"Ralf"},{"family":"Barclay","given":"Jenni"},{"family":"Berlo","given":"Kim"},{"family":"Herd","given":"Richard A."}],"issued":{"date-parts":[["2014",10]]}}}],"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Preece</w:t>
            </w:r>
            <w:proofErr w:type="spellEnd"/>
            <w:r w:rsidRPr="005420BC">
              <w:rPr>
                <w:rFonts w:cstheme="minorHAnsi"/>
                <w:i/>
                <w:iCs/>
                <w:color w:val="000000" w:themeColor="text1"/>
                <w:sz w:val="21"/>
                <w:szCs w:val="21"/>
              </w:rPr>
              <w:t xml:space="preserve"> et al. (2014)</w:t>
            </w:r>
            <w:r w:rsidRPr="005420BC">
              <w:rPr>
                <w:rFonts w:cstheme="minorHAnsi"/>
                <w:i/>
                <w:iCs/>
                <w:color w:val="000000" w:themeColor="text1"/>
                <w:sz w:val="21"/>
                <w:szCs w:val="21"/>
              </w:rPr>
              <w:fldChar w:fldCharType="end"/>
            </w:r>
          </w:p>
          <w:p w14:paraId="3A4EA8A0"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 Putirka (2008) eq32d:</w:t>
            </w:r>
          </w:p>
          <w:p w14:paraId="76A7E3C1" w14:textId="77777777" w:rsidR="006E4FFB" w:rsidRPr="005420BC" w:rsidRDefault="006E4FFB" w:rsidP="00240B61">
            <w:pPr>
              <w:pStyle w:val="ListParagraph"/>
              <w:numPr>
                <w:ilvl w:val="0"/>
                <w:numId w:val="6"/>
              </w:numPr>
              <w:rPr>
                <w:rFonts w:cstheme="minorHAnsi"/>
                <w:color w:val="000000" w:themeColor="text1"/>
                <w:sz w:val="21"/>
                <w:szCs w:val="21"/>
              </w:rPr>
            </w:pPr>
            <w:proofErr w:type="spellStart"/>
            <w:r w:rsidRPr="005420BC">
              <w:rPr>
                <w:rFonts w:cstheme="minorHAnsi"/>
                <w:color w:val="000000" w:themeColor="text1"/>
                <w:sz w:val="21"/>
                <w:szCs w:val="21"/>
              </w:rPr>
              <w:t>Kelut</w:t>
            </w:r>
            <w:proofErr w:type="spellEnd"/>
            <w:r w:rsidRPr="005420BC">
              <w:rPr>
                <w:rFonts w:cstheme="minorHAnsi"/>
                <w:color w:val="000000" w:themeColor="text1"/>
                <w:sz w:val="21"/>
                <w:szCs w:val="21"/>
              </w:rPr>
              <w:t xml:space="preserve"> Volcano, Indonesia - </w:t>
            </w:r>
            <w:r w:rsidRPr="005420BC">
              <w:rPr>
                <w:rFonts w:cstheme="minorHAnsi"/>
                <w:color w:val="000000" w:themeColor="text1"/>
                <w:sz w:val="21"/>
                <w:szCs w:val="21"/>
              </w:rPr>
              <w:fldChar w:fldCharType="begin"/>
            </w:r>
            <w:r w:rsidRPr="005420BC">
              <w:rPr>
                <w:rFonts w:cstheme="minorHAnsi"/>
                <w:color w:val="000000" w:themeColor="text1"/>
                <w:sz w:val="21"/>
                <w:szCs w:val="21"/>
              </w:rPr>
              <w:instrText xml:space="preserve"> ADDIN ZOTERO_ITEM CSL_CITATION {"citationID":"BmGXdZ7E","properties":{"formattedCitation":"(Jeffery et al., 2013)","plainCitation":"(Jeffery et al., 2013)","dontUpdate":true,"noteIndex":0},"citationItems":[{"id":1637,"uris":["http://zotero.org/users/9434285/items/LE8YSRK9"],"itemData":{"id":1637,"type":"article-journal","container-title":"Contributions to Mineralogy and Petrology","DOI":"10.1007/s00410-013-0875-4","ISSN":"0010-7999, 1432-0967","issue":"1","journalAbbreviation":"Contrib Mineral Petrol","language":"en","page":"275-308","source":"DOI.org (Crossref)","title":"The pre-eruptive magma plumbing system of the 2007–2008 dome-forming eruption of Kelut volcano, East Java, Indonesia","volume":"166","author":[{"family":"Jeffery","given":"A. J."},{"family":"Gertisser","given":"R."},{"family":"Troll","given":"V. R."},{"family":"Jolis","given":"E. M."},{"family":"Dahren","given":"B."},{"family":"Harris","given":"C."},{"family":"Tindle","given":"A. G."},{"family":"Preece","given":"K."},{"family":"O’Driscoll","given":"B."},{"family":"Humaida","given":"H."},{"family":"Chadwick","given":"J. P."}],"issued":{"date-parts":[["2013",7]]}}}],"schema":"https://github.com/citation-style-language/schema/raw/master/csl-citation.json"} </w:instrText>
            </w:r>
            <w:r w:rsidRPr="005420BC">
              <w:rPr>
                <w:rFonts w:cstheme="minorHAnsi"/>
                <w:color w:val="000000" w:themeColor="text1"/>
                <w:sz w:val="21"/>
                <w:szCs w:val="21"/>
              </w:rPr>
              <w:fldChar w:fldCharType="separate"/>
            </w:r>
            <w:r w:rsidRPr="005420BC">
              <w:rPr>
                <w:rFonts w:cstheme="minorHAnsi"/>
                <w:i/>
                <w:iCs/>
                <w:color w:val="000000" w:themeColor="text1"/>
                <w:sz w:val="21"/>
                <w:szCs w:val="21"/>
              </w:rPr>
              <w:t>Jeffery et al. (2013</w:t>
            </w:r>
            <w:r w:rsidRPr="005420BC">
              <w:rPr>
                <w:rFonts w:cstheme="minorHAnsi"/>
                <w:color w:val="000000" w:themeColor="text1"/>
                <w:sz w:val="21"/>
                <w:szCs w:val="21"/>
              </w:rPr>
              <w:t>)</w:t>
            </w:r>
            <w:r w:rsidRPr="005420BC">
              <w:rPr>
                <w:rFonts w:cstheme="minorHAnsi"/>
                <w:color w:val="000000" w:themeColor="text1"/>
                <w:sz w:val="21"/>
                <w:szCs w:val="21"/>
              </w:rPr>
              <w:fldChar w:fldCharType="end"/>
            </w:r>
          </w:p>
          <w:p w14:paraId="21D956F4" w14:textId="77777777" w:rsidR="006E4FFB" w:rsidRDefault="006E4FFB" w:rsidP="00240B61">
            <w:pPr>
              <w:rPr>
                <w:rFonts w:cstheme="minorHAnsi"/>
                <w:b/>
                <w:bCs/>
                <w:color w:val="000000" w:themeColor="text1"/>
                <w:sz w:val="21"/>
                <w:szCs w:val="21"/>
              </w:rPr>
            </w:pPr>
            <w:r w:rsidRPr="005420BC">
              <w:rPr>
                <w:rFonts w:cstheme="minorHAnsi"/>
                <w:b/>
                <w:bCs/>
                <w:color w:val="000000" w:themeColor="text1"/>
                <w:sz w:val="21"/>
                <w:szCs w:val="21"/>
              </w:rPr>
              <w:t xml:space="preserve">T = Putirka (2008) eq33: </w:t>
            </w:r>
          </w:p>
          <w:p w14:paraId="29E9A197" w14:textId="77777777" w:rsidR="006E4FFB" w:rsidRPr="00681306" w:rsidRDefault="006E4FFB" w:rsidP="00240B61">
            <w:pPr>
              <w:pStyle w:val="ListParagraph"/>
              <w:numPr>
                <w:ilvl w:val="0"/>
                <w:numId w:val="6"/>
              </w:numPr>
              <w:rPr>
                <w:rFonts w:cstheme="minorHAnsi"/>
                <w:color w:val="000000" w:themeColor="text1"/>
                <w:sz w:val="21"/>
                <w:szCs w:val="21"/>
              </w:rPr>
            </w:pPr>
            <w:r w:rsidRPr="00681306">
              <w:rPr>
                <w:rFonts w:cstheme="minorHAnsi"/>
                <w:color w:val="000000" w:themeColor="text1"/>
                <w:sz w:val="21"/>
                <w:szCs w:val="21"/>
              </w:rPr>
              <w:t xml:space="preserve">Chiltepe Volcanic Complex, Nicaragua - </w:t>
            </w:r>
            <w:r w:rsidRPr="00681306">
              <w:rPr>
                <w:rFonts w:cstheme="minorHAnsi"/>
                <w:i/>
                <w:iCs/>
                <w:color w:val="000000" w:themeColor="text1"/>
                <w:sz w:val="21"/>
                <w:szCs w:val="21"/>
              </w:rPr>
              <w:fldChar w:fldCharType="begin"/>
            </w:r>
            <w:r w:rsidRPr="00681306">
              <w:rPr>
                <w:rFonts w:cstheme="minorHAnsi"/>
                <w:i/>
                <w:iCs/>
                <w:color w:val="000000" w:themeColor="text1"/>
                <w:sz w:val="21"/>
                <w:szCs w:val="21"/>
              </w:rPr>
              <w:instrText xml:space="preserve"> ADDIN ZOTERO_ITEM CSL_CITATION {"citationID":"hmmc20a0","properties":{"formattedCitation":"(Freundt and Kutterolf, 2019)","plainCitation":"(Freundt and Kutterolf, 2019)","dontUpdate":true,"noteIndex":0},"citationItems":[{"id":1641,"uris":["http://zotero.org/users/9434285/items/XH5B6EN4"],"itemData":{"id":1641,"type":"article-journal","container-title":"Bulletin of Volcanology","DOI":"10.1007/s00445-019-1321-x","ISSN":"0258-8900, 1432-0819","issue":"10","journalAbbreviation":"Bull Volcanol","language":"en","page":"60","source":"DOI.org (Crossref)","title":"The long-lived Chiltepe volcanic complex, Nicaragua: magmatic evolution at an arc offset","title-short":"The long-lived Chiltepe volcanic complex, Nicaragua","volume":"81","author":[{"family":"Freundt","given":"A."},{"family":"Kutterolf","given":"S."}],"issued":{"date-parts":[["2019",10]]}}}],"schema":"https://github.com/citation-style-language/schema/raw/master/csl-citation.json"} </w:instrText>
            </w:r>
            <w:r w:rsidRPr="00681306">
              <w:rPr>
                <w:rFonts w:cstheme="minorHAnsi"/>
                <w:i/>
                <w:iCs/>
                <w:color w:val="000000" w:themeColor="text1"/>
                <w:sz w:val="21"/>
                <w:szCs w:val="21"/>
              </w:rPr>
              <w:fldChar w:fldCharType="separate"/>
            </w:r>
            <w:proofErr w:type="spellStart"/>
            <w:r w:rsidRPr="00681306">
              <w:rPr>
                <w:rFonts w:cstheme="minorHAnsi"/>
                <w:i/>
                <w:iCs/>
                <w:color w:val="000000" w:themeColor="text1"/>
                <w:sz w:val="21"/>
                <w:szCs w:val="21"/>
              </w:rPr>
              <w:t>Freundt</w:t>
            </w:r>
            <w:proofErr w:type="spellEnd"/>
            <w:r w:rsidRPr="00681306">
              <w:rPr>
                <w:rFonts w:cstheme="minorHAnsi"/>
                <w:i/>
                <w:iCs/>
                <w:color w:val="000000" w:themeColor="text1"/>
                <w:sz w:val="21"/>
                <w:szCs w:val="21"/>
              </w:rPr>
              <w:t xml:space="preserve"> and </w:t>
            </w:r>
            <w:proofErr w:type="spellStart"/>
            <w:r w:rsidRPr="00681306">
              <w:rPr>
                <w:rFonts w:cstheme="minorHAnsi"/>
                <w:i/>
                <w:iCs/>
                <w:color w:val="000000" w:themeColor="text1"/>
                <w:sz w:val="21"/>
                <w:szCs w:val="21"/>
              </w:rPr>
              <w:t>Kutterolf</w:t>
            </w:r>
            <w:proofErr w:type="spellEnd"/>
            <w:r w:rsidRPr="00681306">
              <w:rPr>
                <w:rFonts w:cstheme="minorHAnsi"/>
                <w:i/>
                <w:iCs/>
                <w:color w:val="000000" w:themeColor="text1"/>
                <w:sz w:val="21"/>
                <w:szCs w:val="21"/>
              </w:rPr>
              <w:t>, (2019)</w:t>
            </w:r>
            <w:r w:rsidRPr="00681306">
              <w:rPr>
                <w:rFonts w:cstheme="minorHAnsi"/>
                <w:i/>
                <w:iCs/>
                <w:color w:val="000000" w:themeColor="text1"/>
                <w:sz w:val="21"/>
                <w:szCs w:val="21"/>
              </w:rPr>
              <w:fldChar w:fldCharType="end"/>
            </w:r>
          </w:p>
          <w:p w14:paraId="02E8D442"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from P1996:</w:t>
            </w:r>
          </w:p>
          <w:p w14:paraId="39239682" w14:textId="77777777" w:rsidR="006E4FFB" w:rsidRPr="005420BC" w:rsidRDefault="006E4FFB" w:rsidP="00240B61">
            <w:pPr>
              <w:pStyle w:val="ListParagraph"/>
              <w:numPr>
                <w:ilvl w:val="0"/>
                <w:numId w:val="4"/>
              </w:numPr>
              <w:rPr>
                <w:rFonts w:cstheme="minorHAnsi"/>
                <w:b/>
                <w:bCs/>
                <w:color w:val="000000" w:themeColor="text1"/>
                <w:sz w:val="21"/>
                <w:szCs w:val="21"/>
              </w:rPr>
            </w:pPr>
            <w:r w:rsidRPr="005420BC">
              <w:rPr>
                <w:rFonts w:cstheme="minorHAnsi"/>
                <w:color w:val="000000" w:themeColor="text1"/>
                <w:sz w:val="21"/>
                <w:szCs w:val="21"/>
              </w:rPr>
              <w:t xml:space="preserve">Etna, Italy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6BAXNHJm","properties":{"formattedCitation":"(Ubide and Kamber, 2018)","plainCitation":"(Ubide and Kamber, 2018)","dontUpdate":true,"noteIndex":0},"citationItems":[{"id":1642,"uris":["http://zotero.org/users/9434285/items/W679TXU3"],"itemData":{"id":1642,"type":"article-journal","container-title":"Nature Communications","DOI":"10.1038/s41467-017-02274-w","ISSN":"2041-1723","issue":"1","journalAbbreviation":"Nat Commun","language":"en","page":"326","source":"DOI.org (Crossref)","title":"Volcanic crystals as time capsules of eruption history","volume":"9","author":[{"family":"Ubide","given":"Teresa"},{"family":"Kamber","given":"Balz S."}],"issued":{"date-parts":[["2018",12]]}}}],"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Ubide</w:t>
            </w:r>
            <w:proofErr w:type="spellEnd"/>
            <w:r w:rsidRPr="005420BC">
              <w:rPr>
                <w:rFonts w:cstheme="minorHAnsi"/>
                <w:i/>
                <w:iCs/>
                <w:color w:val="000000" w:themeColor="text1"/>
                <w:sz w:val="21"/>
                <w:szCs w:val="21"/>
              </w:rPr>
              <w:t xml:space="preserve"> and </w:t>
            </w:r>
            <w:proofErr w:type="spellStart"/>
            <w:r w:rsidRPr="005420BC">
              <w:rPr>
                <w:rFonts w:cstheme="minorHAnsi"/>
                <w:i/>
                <w:iCs/>
                <w:color w:val="000000" w:themeColor="text1"/>
                <w:sz w:val="21"/>
                <w:szCs w:val="21"/>
              </w:rPr>
              <w:t>Kamber</w:t>
            </w:r>
            <w:proofErr w:type="spellEnd"/>
            <w:r w:rsidRPr="005420BC">
              <w:rPr>
                <w:rFonts w:cstheme="minorHAnsi"/>
                <w:i/>
                <w:iCs/>
                <w:color w:val="000000" w:themeColor="text1"/>
                <w:sz w:val="21"/>
                <w:szCs w:val="21"/>
              </w:rPr>
              <w:t>, (2018)</w:t>
            </w:r>
            <w:r w:rsidRPr="005420BC">
              <w:rPr>
                <w:rFonts w:cstheme="minorHAnsi"/>
                <w:i/>
                <w:iCs/>
                <w:color w:val="000000" w:themeColor="text1"/>
                <w:sz w:val="21"/>
                <w:szCs w:val="21"/>
              </w:rPr>
              <w:fldChar w:fldCharType="end"/>
            </w:r>
          </w:p>
        </w:tc>
        <w:tc>
          <w:tcPr>
            <w:tcW w:w="5047" w:type="dxa"/>
            <w:tcBorders>
              <w:top w:val="single" w:sz="4" w:space="0" w:color="000000" w:themeColor="text1"/>
              <w:left w:val="single" w:sz="4" w:space="0" w:color="auto"/>
              <w:bottom w:val="single" w:sz="4" w:space="0" w:color="000000" w:themeColor="text1"/>
            </w:tcBorders>
          </w:tcPr>
          <w:p w14:paraId="2551CB5A"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hermometer not stated in paper:</w:t>
            </w:r>
          </w:p>
          <w:p w14:paraId="4DF3092C" w14:textId="77777777" w:rsidR="006E4FFB" w:rsidRPr="005420BC" w:rsidRDefault="006E4FFB" w:rsidP="00240B61">
            <w:pPr>
              <w:pStyle w:val="ListParagraph"/>
              <w:numPr>
                <w:ilvl w:val="0"/>
                <w:numId w:val="4"/>
              </w:numPr>
              <w:rPr>
                <w:rFonts w:cstheme="minorHAnsi"/>
                <w:i/>
                <w:iCs/>
                <w:color w:val="000000" w:themeColor="text1"/>
                <w:sz w:val="21"/>
                <w:szCs w:val="21"/>
              </w:rPr>
            </w:pPr>
            <w:r w:rsidRPr="005420BC">
              <w:rPr>
                <w:rFonts w:cstheme="minorHAnsi"/>
                <w:color w:val="000000" w:themeColor="text1"/>
                <w:sz w:val="21"/>
                <w:szCs w:val="21"/>
              </w:rPr>
              <w:t xml:space="preserve">Taupo Volcanic Zone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lzuQP2G5","properties":{"formattedCitation":"(Beier et al., 2017)","plainCitation":"(Beier et al., 2017)","dontUpdate":true,"noteIndex":0},"citationItems":[{"id":1648,"uris":["http://zotero.org/users/9434285/items/G4TBQA36"],"itemData":{"id":1648,"type":"article-journal","container-title":"Contributions to Mineralogy and Petrology","DOI":"10.1007/s00410-017-1354-0","ISSN":"0010-7999, 1432-0967","issue":"5","journalAbbreviation":"Contrib Mineral Petrol","language":"en","page":"33","source":"DOI.org (Crossref)","title":"Primitive andesites from the Taupo Volcanic Zone formed by magma mixing","volume":"172","author":[{"family":"Beier","given":"Christoph"},{"family":"Haase","given":"Karsten M."},{"family":"Brandl","given":"Philipp A."},{"family":"Krumm","given":"Stefan H."}],"issued":{"date-parts":[["2017",5]]}}}],"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Beier</w:t>
            </w:r>
            <w:proofErr w:type="spellEnd"/>
            <w:r w:rsidRPr="005420BC">
              <w:rPr>
                <w:rFonts w:cstheme="minorHAnsi"/>
                <w:i/>
                <w:iCs/>
                <w:color w:val="000000" w:themeColor="text1"/>
                <w:sz w:val="21"/>
                <w:szCs w:val="21"/>
              </w:rPr>
              <w:t xml:space="preserve"> et al. (2017)</w:t>
            </w:r>
            <w:r w:rsidRPr="005420BC">
              <w:rPr>
                <w:rFonts w:cstheme="minorHAnsi"/>
                <w:i/>
                <w:iCs/>
                <w:color w:val="000000" w:themeColor="text1"/>
                <w:sz w:val="21"/>
                <w:szCs w:val="21"/>
              </w:rPr>
              <w:fldChar w:fldCharType="end"/>
            </w:r>
          </w:p>
          <w:p w14:paraId="7FB3AFC7"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from P2003:</w:t>
            </w:r>
          </w:p>
          <w:p w14:paraId="2B6B5A7B" w14:textId="77777777" w:rsidR="006E4FFB" w:rsidRPr="005420BC" w:rsidRDefault="006E4FFB" w:rsidP="00240B61">
            <w:pPr>
              <w:pStyle w:val="ListParagraph"/>
              <w:numPr>
                <w:ilvl w:val="0"/>
                <w:numId w:val="4"/>
              </w:numPr>
              <w:spacing w:line="259" w:lineRule="auto"/>
              <w:rPr>
                <w:rFonts w:cstheme="minorHAnsi"/>
                <w:b/>
                <w:bCs/>
                <w:i/>
                <w:iCs/>
                <w:color w:val="000000" w:themeColor="text1"/>
                <w:sz w:val="21"/>
                <w:szCs w:val="21"/>
              </w:rPr>
            </w:pPr>
            <w:r w:rsidRPr="005420BC">
              <w:rPr>
                <w:rFonts w:cstheme="minorHAnsi"/>
                <w:color w:val="000000" w:themeColor="text1"/>
                <w:sz w:val="21"/>
                <w:szCs w:val="21"/>
              </w:rPr>
              <w:t xml:space="preserve">Volcan </w:t>
            </w:r>
            <w:proofErr w:type="spellStart"/>
            <w:r w:rsidRPr="005420BC">
              <w:rPr>
                <w:rFonts w:cstheme="minorHAnsi"/>
                <w:color w:val="000000" w:themeColor="text1"/>
                <w:sz w:val="21"/>
                <w:szCs w:val="21"/>
              </w:rPr>
              <w:t>Melimoyu</w:t>
            </w:r>
            <w:proofErr w:type="spellEnd"/>
            <w:r w:rsidRPr="005420BC">
              <w:rPr>
                <w:rFonts w:cstheme="minorHAnsi"/>
                <w:color w:val="000000" w:themeColor="text1"/>
                <w:sz w:val="21"/>
                <w:szCs w:val="21"/>
              </w:rPr>
              <w:t xml:space="preserve">, Andes.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DFyLf4Jo","properties":{"formattedCitation":"(Geoffroy et al., 2018)","plainCitation":"(Geoffroy et al., 2018)","dontUpdate":true,"noteIndex":0},"citationItems":[{"id":1615,"uris":["http://zotero.org/users/9434285/items/STAK8LVH"],"itemData":{"id":1615,"type":"article-journal","container-title":"Quaternary Science Reviews","DOI":"10.1016/j.quascirev.2018.09.034","ISSN":"02773791","journalAbbreviation":"Quaternary Science Reviews","language":"en","page":"141-159","source":"DOI.org (Crossref)","title":"A widespread compositionally bimodal tephra sourced from Volcán Melimoyu (44°S, Northern Patagonian Andes): Insights into magmatic reservoir processes and opportunities for regional correlation","title-short":"A widespread compositionally bimodal tephra sourced from Volcán Melimoyu (44°S, Northern Patagonian Andes)","volume":"200","author":[{"family":"Geoffroy","given":"C.A."},{"family":"Alloway","given":"B.V."},{"family":"Amigo","given":"À."},{"family":"Parada","given":"M.A."},{"family":"Gutierrez","given":"F."},{"family":"Castruccio","given":"A."},{"family":"Pearce","given":"N.J.G."},{"family":"Morgado","given":"E."},{"family":"Moreno","given":"P.I."}],"issued":{"date-parts":[["2018",11]]}}}],"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Geoffroy et al. (2018)</w:t>
            </w:r>
            <w:r w:rsidRPr="005420BC">
              <w:rPr>
                <w:rFonts w:cstheme="minorHAnsi"/>
                <w:i/>
                <w:iCs/>
                <w:color w:val="000000" w:themeColor="text1"/>
                <w:sz w:val="21"/>
                <w:szCs w:val="21"/>
              </w:rPr>
              <w:fldChar w:fldCharType="end"/>
            </w:r>
          </w:p>
          <w:p w14:paraId="507AFDD2"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from P2008 eq32d:</w:t>
            </w:r>
          </w:p>
          <w:p w14:paraId="196832AA" w14:textId="77777777" w:rsidR="006E4FFB" w:rsidRPr="005420BC" w:rsidRDefault="006E4FFB" w:rsidP="00240B61">
            <w:pPr>
              <w:pStyle w:val="ListParagraph"/>
              <w:numPr>
                <w:ilvl w:val="0"/>
                <w:numId w:val="1"/>
              </w:numPr>
              <w:spacing w:line="259" w:lineRule="auto"/>
              <w:rPr>
                <w:rFonts w:cstheme="minorHAnsi"/>
                <w:color w:val="000000" w:themeColor="text1"/>
                <w:sz w:val="21"/>
                <w:szCs w:val="21"/>
              </w:rPr>
            </w:pPr>
            <w:r w:rsidRPr="005420BC">
              <w:rPr>
                <w:rFonts w:cstheme="minorHAnsi"/>
                <w:color w:val="000000" w:themeColor="text1"/>
                <w:sz w:val="21"/>
                <w:szCs w:val="21"/>
              </w:rPr>
              <w:t xml:space="preserve">Ambrym, Vanuatu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th1szmHj","properties":{"formattedCitation":"(Sheehan and Barclay, 2016)","plainCitation":"(Sheehan and Barclay, 2016)","dontUpdate":true,"noteIndex":0},"citationItems":[{"id":1610,"uris":["http://zotero.org/users/9434285/items/7ZPRBE8W"],"itemData":{"id":1610,"type":"article-journal","container-title":"Journal of Volcanology and Geothermal Research","DOI":"10.1016/j.jvolgeores.2016.02.024","ISSN":"03770273","journalAbbreviation":"Journal of Volcanology and Geothermal Research","language":"en","page":"144-157","source":"DOI.org (Crossref)","title":"Staged storage and magma convection at Ambrym volcano, Vanuatu","volume":"322","author":[{"family":"Sheehan","given":"Fionnuala"},{"family":"Barclay","given":"Jenni"}],"issued":{"date-parts":[["2016",8]]}}}],"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Sheehan and Barclay (2016)</w:t>
            </w:r>
            <w:r w:rsidRPr="005420BC">
              <w:rPr>
                <w:rFonts w:cstheme="minorHAnsi"/>
                <w:i/>
                <w:iCs/>
                <w:color w:val="000000" w:themeColor="text1"/>
                <w:sz w:val="21"/>
                <w:szCs w:val="21"/>
              </w:rPr>
              <w:fldChar w:fldCharType="end"/>
            </w:r>
          </w:p>
          <w:p w14:paraId="4D6C6146" w14:textId="77777777" w:rsidR="006E4FFB" w:rsidRPr="005420BC" w:rsidRDefault="006E4FFB" w:rsidP="00240B61">
            <w:pPr>
              <w:pStyle w:val="ListParagraph"/>
              <w:numPr>
                <w:ilvl w:val="0"/>
                <w:numId w:val="1"/>
              </w:numPr>
              <w:spacing w:line="259" w:lineRule="auto"/>
              <w:rPr>
                <w:rFonts w:cstheme="minorHAnsi"/>
                <w:color w:val="000000" w:themeColor="text1"/>
                <w:sz w:val="21"/>
                <w:szCs w:val="21"/>
              </w:rPr>
            </w:pPr>
            <w:r w:rsidRPr="005420BC">
              <w:rPr>
                <w:rFonts w:cstheme="minorHAnsi"/>
                <w:color w:val="000000" w:themeColor="text1"/>
                <w:sz w:val="21"/>
                <w:szCs w:val="21"/>
              </w:rPr>
              <w:t xml:space="preserve">Ambrym, Vanuatu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OHllxT9m","properties":{"formattedCitation":"(Moussallam et al., 2021)","plainCitation":"(Moussallam et al., 2021)","dontUpdate":true,"noteIndex":0},"citationItems":[{"id":1646,"uris":["http://zotero.org/users/9434285/items/X6SP7DIV"],"itemData":{"id":1646,"type":"article-journal","container-title":"Bulletin of Volcanology","DOI":"10.1007/s00445-021-01455-2","ISSN":"0258-8900, 1432-0819","issue":"5","journalAbbreviation":"Bull Volcanol","language":"en","page":"36","source":"DOI.org (Crossref)","title":"How to turn off a lava lake? A petrological investigation of the 2018 intra-caldera and submarine eruptions of Ambrym volcano","title-short":"How to turn off a lava lake?","volume":"83","author":[{"family":"Moussallam","given":"Yves"},{"family":"Médard","given":"Etienne"},{"family":"Georgeais","given":"Guillaume"},{"family":"Rose-Koga","given":"Estelle F."},{"family":"Koga","given":"Kenneth T."},{"family":"Pelletier","given":"Bernard"},{"family":"Bani","given":"Philipson"},{"family":"Shreve","given":"Tara L."},{"family":"Grandin","given":"Raphael"},{"family":"Boichu","given":"Marie"},{"family":"Tari","given":"Dan"},{"family":"Peters","given":"Nial"}],"issued":{"date-parts":[["2021",5]]}}}],"schema":"https://github.com/citation-style-language/schema/raw/master/csl-citation.json"} </w:instrText>
            </w:r>
            <w:r w:rsidRPr="005420BC">
              <w:rPr>
                <w:rFonts w:cstheme="minorHAnsi"/>
                <w:i/>
                <w:iCs/>
                <w:color w:val="000000" w:themeColor="text1"/>
                <w:sz w:val="21"/>
                <w:szCs w:val="21"/>
              </w:rPr>
              <w:fldChar w:fldCharType="separate"/>
            </w:r>
            <w:proofErr w:type="spellStart"/>
            <w:r w:rsidRPr="005420BC">
              <w:rPr>
                <w:rFonts w:cstheme="minorHAnsi"/>
                <w:i/>
                <w:iCs/>
                <w:color w:val="000000" w:themeColor="text1"/>
                <w:sz w:val="21"/>
                <w:szCs w:val="21"/>
              </w:rPr>
              <w:t>Moussallam</w:t>
            </w:r>
            <w:proofErr w:type="spellEnd"/>
            <w:r w:rsidRPr="005420BC">
              <w:rPr>
                <w:rFonts w:cstheme="minorHAnsi"/>
                <w:i/>
                <w:iCs/>
                <w:color w:val="000000" w:themeColor="text1"/>
                <w:sz w:val="21"/>
                <w:szCs w:val="21"/>
              </w:rPr>
              <w:t xml:space="preserve"> et al. (2021)</w:t>
            </w:r>
            <w:r w:rsidRPr="005420BC">
              <w:rPr>
                <w:rFonts w:cstheme="minorHAnsi"/>
                <w:i/>
                <w:iCs/>
                <w:color w:val="000000" w:themeColor="text1"/>
                <w:sz w:val="21"/>
                <w:szCs w:val="21"/>
              </w:rPr>
              <w:fldChar w:fldCharType="end"/>
            </w:r>
          </w:p>
          <w:p w14:paraId="51DC9923" w14:textId="77777777" w:rsidR="006E4FFB" w:rsidRPr="005420BC" w:rsidRDefault="006E4FFB" w:rsidP="00240B61">
            <w:pPr>
              <w:rPr>
                <w:rFonts w:cstheme="minorHAnsi"/>
                <w:b/>
                <w:bCs/>
                <w:color w:val="000000" w:themeColor="text1"/>
                <w:sz w:val="21"/>
                <w:szCs w:val="21"/>
              </w:rPr>
            </w:pPr>
            <w:r w:rsidRPr="005420BC">
              <w:rPr>
                <w:rFonts w:cstheme="minorHAnsi"/>
                <w:b/>
                <w:bCs/>
                <w:color w:val="000000" w:themeColor="text1"/>
                <w:sz w:val="21"/>
                <w:szCs w:val="21"/>
              </w:rPr>
              <w:t>T from P2008 eq33:</w:t>
            </w:r>
          </w:p>
          <w:p w14:paraId="16EBC456" w14:textId="77777777" w:rsidR="006E4FFB" w:rsidRPr="005420BC" w:rsidRDefault="006E4FFB" w:rsidP="00240B61">
            <w:pPr>
              <w:pStyle w:val="ListParagraph"/>
              <w:numPr>
                <w:ilvl w:val="0"/>
                <w:numId w:val="1"/>
              </w:numPr>
              <w:rPr>
                <w:rFonts w:cstheme="minorHAnsi"/>
                <w:i/>
                <w:iCs/>
                <w:color w:val="000000" w:themeColor="text1"/>
                <w:sz w:val="21"/>
                <w:szCs w:val="21"/>
              </w:rPr>
            </w:pPr>
            <w:r w:rsidRPr="005420BC">
              <w:rPr>
                <w:rFonts w:cstheme="minorHAnsi"/>
                <w:color w:val="000000" w:themeColor="text1"/>
                <w:sz w:val="21"/>
                <w:szCs w:val="21"/>
              </w:rPr>
              <w:t xml:space="preserve">Mariana trough back-arc basin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ZQqyFie2","properties":{"formattedCitation":"(Lai et al., 2018)","plainCitation":"(Lai et al., 2018)","dontUpdate":true,"noteIndex":0},"citationItems":[{"id":1644,"uris":["http://zotero.org/users/9434285/items/IQS7DC56"],"itemData":{"id":1644,"type":"article-journal","container-title":"Journal of Marine Systems","DOI":"10.1016/j.jmarsys.2016.11.008","ISSN":"09247963","journalAbbreviation":"Journal of Marine Systems","language":"en","page":"132-139","source":"DOI.org (Crossref)","title":"The magma plumbing system in the Mariana Trough back-arc basin at 18° N","volume":"180","author":[{"family":"Lai","given":"Zhiqing"},{"family":"Zhao","given":"Guangtao"},{"family":"Han","given":"Zongzhu"},{"family":"Huang","given":"Bo"},{"family":"Li","given":"Min"},{"family":"Tian","given":"Liyan"},{"family":"Liu","given":"Bo"},{"family":"Bu","given":"Xuejiao"}],"issued":{"date-parts":[["2018",4]]}}}],"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Lai et al. (2018)</w:t>
            </w:r>
            <w:r w:rsidRPr="005420BC">
              <w:rPr>
                <w:rFonts w:cstheme="minorHAnsi"/>
                <w:i/>
                <w:iCs/>
                <w:color w:val="000000" w:themeColor="text1"/>
                <w:sz w:val="21"/>
                <w:szCs w:val="21"/>
              </w:rPr>
              <w:fldChar w:fldCharType="end"/>
            </w:r>
          </w:p>
          <w:p w14:paraId="6DD7CAF1" w14:textId="77777777" w:rsidR="006E4FFB" w:rsidRPr="005420BC" w:rsidRDefault="006E4FFB" w:rsidP="00240B61">
            <w:pPr>
              <w:pStyle w:val="ListParagraph"/>
              <w:numPr>
                <w:ilvl w:val="0"/>
                <w:numId w:val="1"/>
              </w:numPr>
              <w:rPr>
                <w:rFonts w:cstheme="minorHAnsi"/>
                <w:i/>
                <w:iCs/>
                <w:color w:val="000000" w:themeColor="text1"/>
                <w:sz w:val="21"/>
                <w:szCs w:val="21"/>
              </w:rPr>
            </w:pPr>
            <w:r w:rsidRPr="005420BC">
              <w:rPr>
                <w:rFonts w:cstheme="minorHAnsi"/>
                <w:color w:val="000000" w:themeColor="text1"/>
                <w:sz w:val="21"/>
                <w:szCs w:val="21"/>
              </w:rPr>
              <w:t xml:space="preserve">Okinawa Trough - </w:t>
            </w:r>
            <w:r w:rsidRPr="005420BC">
              <w:rPr>
                <w:rFonts w:cstheme="minorHAnsi"/>
                <w:i/>
                <w:iCs/>
                <w:color w:val="000000" w:themeColor="text1"/>
                <w:sz w:val="21"/>
                <w:szCs w:val="21"/>
              </w:rPr>
              <w:fldChar w:fldCharType="begin"/>
            </w:r>
            <w:r w:rsidRPr="005420BC">
              <w:rPr>
                <w:rFonts w:cstheme="minorHAnsi"/>
                <w:i/>
                <w:iCs/>
                <w:color w:val="000000" w:themeColor="text1"/>
                <w:sz w:val="21"/>
                <w:szCs w:val="21"/>
              </w:rPr>
              <w:instrText xml:space="preserve"> ADDIN ZOTERO_ITEM CSL_CITATION {"citationID":"rkKJAi2Y","properties":{"formattedCitation":"(Chen et al., 2021)","plainCitation":"(Chen et al., 2021)","dontUpdate":true,"noteIndex":0},"citationItems":[{"id":1645,"uris":["http://zotero.org/users/9434285/items/9SPF73Q6"],"itemData":{"id":1645,"type":"article-journal","container-title":"Lithos","DOI":"10.1016/j.lithos.2021.106082","ISSN":"00244937","journalAbbreviation":"Lithos","language":"en","page":"106082","source":"DOI.org (Crossref)","title":"Magmatic sulfide saturation and dissolution in the basaltic andesitic magma from the Yaeyama Central Graben, southern Okinawa Trough","volume":"388-389","author":[{"family":"Chen","given":"Zuxing"},{"family":"Zeng","given":"Zhigang"},{"family":"Tamehe","given":"Landry Soh"},{"family":"Wang","given":"Xiaoyuan"},{"family":"Chen","given":"Kaiyun"},{"family":"Yin","given":"Xuebo"},{"family":"Yang","given":"Wenqiang"},{"family":"Qi","given":"Haiyan"}],"issued":{"date-parts":[["2021",5]]}}}],"schema":"https://github.com/citation-style-language/schema/raw/master/csl-citation.json"} </w:instrText>
            </w:r>
            <w:r w:rsidRPr="005420BC">
              <w:rPr>
                <w:rFonts w:cstheme="minorHAnsi"/>
                <w:i/>
                <w:iCs/>
                <w:color w:val="000000" w:themeColor="text1"/>
                <w:sz w:val="21"/>
                <w:szCs w:val="21"/>
              </w:rPr>
              <w:fldChar w:fldCharType="separate"/>
            </w:r>
            <w:r w:rsidRPr="005420BC">
              <w:rPr>
                <w:rFonts w:cstheme="minorHAnsi"/>
                <w:i/>
                <w:iCs/>
                <w:color w:val="000000" w:themeColor="text1"/>
                <w:sz w:val="21"/>
                <w:szCs w:val="21"/>
              </w:rPr>
              <w:t>Chen et al. (2021)</w:t>
            </w:r>
            <w:r w:rsidRPr="005420BC">
              <w:rPr>
                <w:rFonts w:cstheme="minorHAnsi"/>
                <w:i/>
                <w:iCs/>
                <w:color w:val="000000" w:themeColor="text1"/>
                <w:sz w:val="21"/>
                <w:szCs w:val="21"/>
              </w:rPr>
              <w:fldChar w:fldCharType="end"/>
            </w:r>
          </w:p>
          <w:p w14:paraId="0A916622" w14:textId="77777777" w:rsidR="006E4FFB" w:rsidRPr="005420BC" w:rsidRDefault="006E4FFB" w:rsidP="00240B61">
            <w:pPr>
              <w:rPr>
                <w:rFonts w:cstheme="minorHAnsi"/>
                <w:b/>
                <w:bCs/>
                <w:color w:val="000000" w:themeColor="text1"/>
                <w:sz w:val="21"/>
                <w:szCs w:val="21"/>
              </w:rPr>
            </w:pPr>
          </w:p>
        </w:tc>
      </w:tr>
      <w:bookmarkEnd w:id="0"/>
    </w:tbl>
    <w:p w14:paraId="5153C1AC" w14:textId="77777777" w:rsidR="006E4FFB" w:rsidRDefault="006E4FFB" w:rsidP="006E4FFB"/>
    <w:p w14:paraId="7A0AC76A" w14:textId="77777777" w:rsidR="001C6FC4" w:rsidRDefault="001C6FC4"/>
    <w:sectPr w:rsidR="001C6F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9052F"/>
    <w:multiLevelType w:val="hybridMultilevel"/>
    <w:tmpl w:val="82128C2A"/>
    <w:lvl w:ilvl="0" w:tplc="1A7C5F66">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9E32396"/>
    <w:multiLevelType w:val="hybridMultilevel"/>
    <w:tmpl w:val="7BDE668E"/>
    <w:lvl w:ilvl="0" w:tplc="1A7C5F66">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2CD827F7"/>
    <w:multiLevelType w:val="hybridMultilevel"/>
    <w:tmpl w:val="D78CB1FC"/>
    <w:lvl w:ilvl="0" w:tplc="1A7C5F66">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02128D8"/>
    <w:multiLevelType w:val="hybridMultilevel"/>
    <w:tmpl w:val="A066ECDA"/>
    <w:lvl w:ilvl="0" w:tplc="1A7C5F66">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4F3237D"/>
    <w:multiLevelType w:val="hybridMultilevel"/>
    <w:tmpl w:val="CF7A06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C7B78A3"/>
    <w:multiLevelType w:val="hybridMultilevel"/>
    <w:tmpl w:val="365E3BA4"/>
    <w:lvl w:ilvl="0" w:tplc="1A7C5F66">
      <w:numFmt w:val="bullet"/>
      <w:lvlText w:val=""/>
      <w:lvlJc w:val="left"/>
      <w:pPr>
        <w:ind w:left="360" w:hanging="360"/>
      </w:pPr>
      <w:rPr>
        <w:rFonts w:ascii="Symbol" w:eastAsiaTheme="minorHAnsi" w:hAnsi="Symbol" w:cstheme="minorHAns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56082832">
    <w:abstractNumId w:val="5"/>
  </w:num>
  <w:num w:numId="2" w16cid:durableId="605188550">
    <w:abstractNumId w:val="0"/>
  </w:num>
  <w:num w:numId="3" w16cid:durableId="468672355">
    <w:abstractNumId w:val="1"/>
  </w:num>
  <w:num w:numId="4" w16cid:durableId="852186037">
    <w:abstractNumId w:val="3"/>
  </w:num>
  <w:num w:numId="5" w16cid:durableId="263349264">
    <w:abstractNumId w:val="2"/>
  </w:num>
  <w:num w:numId="6" w16cid:durableId="64464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FFB"/>
    <w:rsid w:val="001C6FC4"/>
    <w:rsid w:val="006E4FFB"/>
    <w:rsid w:val="00B759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2274F"/>
  <w15:chartTrackingRefBased/>
  <w15:docId w15:val="{4913798D-3CE8-4EB7-9495-1E7997E3E6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FF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FFB"/>
    <w:pPr>
      <w:ind w:left="720"/>
      <w:contextualSpacing/>
    </w:pPr>
  </w:style>
  <w:style w:type="table" w:styleId="TableGrid">
    <w:name w:val="Table Grid"/>
    <w:basedOn w:val="TableNormal"/>
    <w:uiPriority w:val="39"/>
    <w:rsid w:val="006E4FF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8508</Words>
  <Characters>43309</Characters>
  <Application>Microsoft Office Word</Application>
  <DocSecurity>0</DocSecurity>
  <Lines>687</Lines>
  <Paragraphs>212</Paragraphs>
  <ScaleCrop>false</ScaleCrop>
  <Company/>
  <LinksUpToDate>false</LinksUpToDate>
  <CharactersWithSpaces>5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ny Wieser</dc:creator>
  <cp:keywords/>
  <dc:description/>
  <cp:lastModifiedBy>Penny Wieser</cp:lastModifiedBy>
  <cp:revision>1</cp:revision>
  <dcterms:created xsi:type="dcterms:W3CDTF">2023-05-21T17:24:00Z</dcterms:created>
  <dcterms:modified xsi:type="dcterms:W3CDTF">2023-05-21T17:24:00Z</dcterms:modified>
</cp:coreProperties>
</file>